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293C4B">
      <w:pPr>
        <w:spacing w:line="360" w:lineRule="auto"/>
        <w:contextualSpacing/>
        <w:rPr>
          <w:b/>
        </w:rPr>
      </w:pPr>
      <w:r>
        <w:rPr>
          <w:b/>
        </w:rPr>
        <w:t>Manuscript Title</w:t>
      </w:r>
    </w:p>
    <w:p w14:paraId="0D194C8F" w14:textId="3D306D61" w:rsidR="00971908" w:rsidRDefault="00255967" w:rsidP="00293C4B">
      <w:pPr>
        <w:spacing w:line="36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293C4B">
      <w:pPr>
        <w:spacing w:line="360" w:lineRule="auto"/>
        <w:contextualSpacing/>
        <w:rPr>
          <w:bCs/>
        </w:rPr>
      </w:pPr>
    </w:p>
    <w:p w14:paraId="5FD17950" w14:textId="77777777" w:rsidR="0045377E" w:rsidRPr="0045377E" w:rsidRDefault="0045377E" w:rsidP="00293C4B">
      <w:pPr>
        <w:spacing w:line="360" w:lineRule="auto"/>
        <w:contextualSpacing/>
        <w:rPr>
          <w:bCs/>
        </w:rPr>
      </w:pPr>
    </w:p>
    <w:p w14:paraId="38BB4165" w14:textId="4907C477" w:rsidR="0029112B" w:rsidRDefault="0029112B" w:rsidP="00293C4B">
      <w:pPr>
        <w:spacing w:line="36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293C4B">
      <w:pPr>
        <w:spacing w:line="360" w:lineRule="auto"/>
        <w:contextualSpacing/>
        <w:rPr>
          <w:bCs/>
        </w:rPr>
      </w:pPr>
    </w:p>
    <w:p w14:paraId="2CAAA7E5" w14:textId="2D3CA1F7" w:rsidR="00E37DC5" w:rsidRDefault="00E37DC5" w:rsidP="00293C4B">
      <w:pPr>
        <w:pStyle w:val="ListParagraph"/>
        <w:numPr>
          <w:ilvl w:val="0"/>
          <w:numId w:val="4"/>
        </w:numPr>
        <w:spacing w:line="360" w:lineRule="auto"/>
        <w:rPr>
          <w:bCs/>
        </w:rPr>
      </w:pPr>
      <w:r>
        <w:rPr>
          <w:bCs/>
        </w:rPr>
        <w:t>Virginia Institute of Marine Science</w:t>
      </w:r>
    </w:p>
    <w:p w14:paraId="212C5A18" w14:textId="739EC2F8" w:rsidR="00E37DC5" w:rsidRPr="00E37DC5" w:rsidRDefault="00E37DC5" w:rsidP="00293C4B">
      <w:pPr>
        <w:pStyle w:val="ListParagraph"/>
        <w:spacing w:line="360" w:lineRule="auto"/>
        <w:rPr>
          <w:bCs/>
        </w:rPr>
      </w:pPr>
      <w:r>
        <w:rPr>
          <w:bCs/>
        </w:rPr>
        <w:t xml:space="preserve"> 1370 Greate Road, Gloucester Point, Virginia 23062-1346</w:t>
      </w:r>
    </w:p>
    <w:p w14:paraId="10588755" w14:textId="7887633A" w:rsidR="00E37DC5" w:rsidRDefault="00E37DC5" w:rsidP="00293C4B">
      <w:pPr>
        <w:pStyle w:val="ListParagraph"/>
        <w:numPr>
          <w:ilvl w:val="0"/>
          <w:numId w:val="4"/>
        </w:numPr>
        <w:spacing w:line="360" w:lineRule="auto"/>
        <w:rPr>
          <w:bCs/>
        </w:rPr>
      </w:pPr>
      <w:r>
        <w:rPr>
          <w:bCs/>
        </w:rPr>
        <w:t>Texas A&amp;M Corpus Christi</w:t>
      </w:r>
    </w:p>
    <w:p w14:paraId="07FF3513" w14:textId="465E4C27" w:rsidR="00255967" w:rsidRDefault="00E37DC5" w:rsidP="00293C4B">
      <w:pPr>
        <w:pStyle w:val="ListParagraph"/>
        <w:spacing w:line="360" w:lineRule="auto"/>
        <w:rPr>
          <w:bCs/>
        </w:rPr>
      </w:pPr>
      <w:r>
        <w:rPr>
          <w:bCs/>
        </w:rPr>
        <w:t xml:space="preserve"> </w:t>
      </w:r>
      <w:r w:rsidRPr="00E37DC5">
        <w:rPr>
          <w:bCs/>
        </w:rPr>
        <w:t>6300 Ocean Dr, Corpus Christi, TX 78412</w:t>
      </w:r>
    </w:p>
    <w:p w14:paraId="2A9C4431" w14:textId="77777777" w:rsidR="0045377E" w:rsidRDefault="0045377E" w:rsidP="00293C4B">
      <w:pPr>
        <w:pStyle w:val="ListParagraph"/>
        <w:spacing w:line="360" w:lineRule="auto"/>
        <w:rPr>
          <w:bCs/>
        </w:rPr>
      </w:pPr>
    </w:p>
    <w:p w14:paraId="41A6B387" w14:textId="59F1F154" w:rsidR="00255967" w:rsidRDefault="00956D08" w:rsidP="00293C4B">
      <w:pPr>
        <w:spacing w:line="360" w:lineRule="auto"/>
        <w:contextualSpacing/>
        <w:rPr>
          <w:bCs/>
        </w:rPr>
      </w:pPr>
      <w:r>
        <w:rPr>
          <w:bCs/>
        </w:rPr>
        <w:t>Corresponding Author:</w:t>
      </w:r>
    </w:p>
    <w:p w14:paraId="31C40FDD" w14:textId="33661A15" w:rsidR="00956D08" w:rsidRDefault="00956D08" w:rsidP="00293C4B">
      <w:pPr>
        <w:spacing w:line="360" w:lineRule="auto"/>
        <w:contextualSpacing/>
        <w:rPr>
          <w:bCs/>
        </w:rPr>
      </w:pPr>
      <w:r>
        <w:rPr>
          <w:bCs/>
        </w:rPr>
        <w:t>Sean Kinard</w:t>
      </w:r>
      <w:r>
        <w:rPr>
          <w:bCs/>
          <w:vertAlign w:val="superscript"/>
        </w:rPr>
        <w:t>1</w:t>
      </w:r>
    </w:p>
    <w:p w14:paraId="6F03561E" w14:textId="0F01C3F0" w:rsidR="00956D08" w:rsidRDefault="00956D08" w:rsidP="00293C4B">
      <w:pPr>
        <w:spacing w:line="360" w:lineRule="auto"/>
        <w:contextualSpacing/>
        <w:rPr>
          <w:bCs/>
        </w:rPr>
      </w:pPr>
      <w:r>
        <w:rPr>
          <w:bCs/>
        </w:rPr>
        <w:t>6528 Quail Hollow Dr, Hayes VA 23072, USA</w:t>
      </w:r>
    </w:p>
    <w:p w14:paraId="51C69299" w14:textId="382E4F4E" w:rsidR="00956D08" w:rsidRDefault="00956D08" w:rsidP="00293C4B">
      <w:pPr>
        <w:spacing w:line="360" w:lineRule="auto"/>
        <w:contextualSpacing/>
        <w:rPr>
          <w:bCs/>
        </w:rPr>
      </w:pPr>
      <w:r>
        <w:rPr>
          <w:bCs/>
        </w:rPr>
        <w:t xml:space="preserve">Email address: </w:t>
      </w:r>
      <w:hyperlink r:id="rId8" w:history="1">
        <w:r w:rsidRPr="003222B4">
          <w:rPr>
            <w:rStyle w:val="Hyperlink"/>
            <w:bCs/>
          </w:rPr>
          <w:t>skkinard@vims.edu</w:t>
        </w:r>
      </w:hyperlink>
    </w:p>
    <w:p w14:paraId="5407C21B" w14:textId="4F866BA2" w:rsidR="00293C4B" w:rsidRDefault="00293C4B" w:rsidP="00293C4B">
      <w:pPr>
        <w:spacing w:line="360" w:lineRule="auto"/>
        <w:contextualSpacing/>
        <w:rPr>
          <w:bCs/>
        </w:rPr>
      </w:pPr>
      <w:r>
        <w:rPr>
          <w:bCs/>
        </w:rPr>
        <w:br w:type="page"/>
      </w:r>
    </w:p>
    <w:p w14:paraId="72DC1604" w14:textId="77777777" w:rsidR="00255967" w:rsidRDefault="00255967" w:rsidP="00293C4B">
      <w:pPr>
        <w:spacing w:line="360" w:lineRule="auto"/>
        <w:contextualSpacing/>
        <w:rPr>
          <w:bCs/>
        </w:rPr>
      </w:pPr>
    </w:p>
    <w:p w14:paraId="253D2A45" w14:textId="5D7E4EDC" w:rsidR="00255967" w:rsidRPr="00956D08" w:rsidRDefault="00956D08" w:rsidP="00293C4B">
      <w:pPr>
        <w:spacing w:line="360" w:lineRule="auto"/>
        <w:contextualSpacing/>
        <w:rPr>
          <w:b/>
        </w:rPr>
      </w:pPr>
      <w:r>
        <w:rPr>
          <w:b/>
        </w:rPr>
        <w:t>Abstract:</w:t>
      </w:r>
    </w:p>
    <w:p w14:paraId="1D2069B1" w14:textId="70BC3D00" w:rsidR="00802B6F" w:rsidRDefault="00293C4B" w:rsidP="00293C4B">
      <w:pPr>
        <w:spacing w:line="360" w:lineRule="auto"/>
        <w:contextualSpacing/>
        <w:rPr>
          <w:bCs/>
        </w:rPr>
      </w:pPr>
      <w:r>
        <w:rPr>
          <w:bCs/>
        </w:rPr>
        <w:t>Anthropogenic climate change is</w:t>
      </w:r>
      <w:r w:rsidR="00802B6F" w:rsidRPr="00802B6F">
        <w:rPr>
          <w:bCs/>
        </w:rPr>
        <w:t xml:space="preserve"> expected to </w:t>
      </w:r>
      <w:r>
        <w:rPr>
          <w:bCs/>
        </w:rPr>
        <w:t>increase the aridity of many regions of the world</w:t>
      </w:r>
      <w:r w:rsidR="00802B6F" w:rsidRPr="00802B6F">
        <w:rPr>
          <w:bCs/>
        </w:rPr>
        <w:t>.</w:t>
      </w:r>
      <w:r>
        <w:rPr>
          <w:bCs/>
        </w:rPr>
        <w:t xml:space="preserve">  Surface water ecosystems are particularly vulnerable to changes in the water-cycle and may suffer adverse impacts in affected regions.</w:t>
      </w:r>
      <w:r w:rsidR="00802B6F" w:rsidRPr="00802B6F">
        <w:rPr>
          <w:bCs/>
        </w:rPr>
        <w:t xml:space="preserve"> </w:t>
      </w:r>
      <w:r>
        <w:rPr>
          <w:bCs/>
        </w:rPr>
        <w:t xml:space="preserve"> </w:t>
      </w:r>
      <w:r w:rsidR="00802B6F" w:rsidRPr="00802B6F">
        <w:rPr>
          <w:bCs/>
        </w:rPr>
        <w:t xml:space="preserve">To enhance our understanding of how freshwater communities will </w:t>
      </w:r>
      <w:r>
        <w:rPr>
          <w:bCs/>
        </w:rPr>
        <w:t>respond</w:t>
      </w:r>
      <w:r w:rsidRPr="00802B6F">
        <w:rPr>
          <w:bCs/>
        </w:rPr>
        <w:t xml:space="preserve"> </w:t>
      </w:r>
      <w:r w:rsidR="00802B6F" w:rsidRPr="00802B6F">
        <w:rPr>
          <w:bCs/>
        </w:rPr>
        <w:t xml:space="preserve">to </w:t>
      </w:r>
      <w:r>
        <w:rPr>
          <w:bCs/>
        </w:rPr>
        <w:t>predicted</w:t>
      </w:r>
      <w:r w:rsidRPr="00802B6F">
        <w:rPr>
          <w:bCs/>
        </w:rPr>
        <w:t xml:space="preserve"> </w:t>
      </w:r>
      <w:r w:rsidR="00802B6F" w:rsidRPr="00802B6F">
        <w:rPr>
          <w:bCs/>
        </w:rPr>
        <w:t xml:space="preserve">shifts in water-cycle dynamics, we employed a space for time </w:t>
      </w:r>
      <w:r w:rsidR="009D16D4">
        <w:rPr>
          <w:bCs/>
        </w:rPr>
        <w:t>substitution</w:t>
      </w:r>
      <w:r w:rsidR="00802B6F" w:rsidRPr="00802B6F">
        <w:rPr>
          <w:bCs/>
        </w:rPr>
        <w:t xml:space="preserve"> along a </w:t>
      </w:r>
      <w:r>
        <w:rPr>
          <w:bCs/>
        </w:rPr>
        <w:t xml:space="preserve">natural </w:t>
      </w:r>
      <w:r w:rsidR="00802B6F" w:rsidRPr="00802B6F">
        <w:rPr>
          <w:bCs/>
        </w:rPr>
        <w:t>precipitation gradient on the Texas Coastal Prairie.</w:t>
      </w:r>
      <w:r w:rsidR="00CA6CBF">
        <w:rPr>
          <w:bCs/>
        </w:rPr>
        <w:t xml:space="preserve"> </w:t>
      </w:r>
      <w:r w:rsidR="00802B6F" w:rsidRPr="00802B6F">
        <w:rPr>
          <w:bCs/>
        </w:rPr>
        <w:t xml:space="preserve">In the </w:t>
      </w:r>
      <w:r w:rsidR="00802B6F">
        <w:rPr>
          <w:bCs/>
        </w:rPr>
        <w:t>Spring of 2017</w:t>
      </w:r>
      <w:r w:rsidR="00802B6F" w:rsidRPr="00802B6F">
        <w:rPr>
          <w:bCs/>
        </w:rPr>
        <w:t xml:space="preserve">, we conducted surveys of </w:t>
      </w:r>
      <w:r w:rsidR="00802B6F">
        <w:rPr>
          <w:bCs/>
        </w:rPr>
        <w:t>10</w:t>
      </w:r>
      <w:r w:rsidR="00802B6F" w:rsidRPr="00802B6F">
        <w:rPr>
          <w:bCs/>
        </w:rPr>
        <w:t xml:space="preserve"> USGS gauged, wadeable streams spanning </w:t>
      </w:r>
      <w:r w:rsidR="00802B6F">
        <w:rPr>
          <w:bCs/>
        </w:rPr>
        <w:t xml:space="preserve">a </w:t>
      </w:r>
      <w:r>
        <w:rPr>
          <w:bCs/>
        </w:rPr>
        <w:t>semi-arid to sub-humid rainfall gradient</w:t>
      </w:r>
      <w:r w:rsidR="00802B6F" w:rsidRPr="00802B6F">
        <w:rPr>
          <w:bCs/>
        </w:rPr>
        <w:t xml:space="preserve">; we measured nutrients, water chemistry, habitat characteristics, benthic </w:t>
      </w:r>
      <w:r w:rsidR="00C369C3">
        <w:rPr>
          <w:bCs/>
        </w:rPr>
        <w:t>macroi</w:t>
      </w:r>
      <w:r w:rsidR="00802B6F" w:rsidRPr="00802B6F">
        <w:rPr>
          <w:bCs/>
        </w:rPr>
        <w:t>nvertebrates, and fish communit</w:t>
      </w:r>
      <w:r>
        <w:rPr>
          <w:bCs/>
        </w:rPr>
        <w:t>ies</w:t>
      </w:r>
      <w:r w:rsidR="00802B6F" w:rsidRPr="00802B6F">
        <w:rPr>
          <w:bCs/>
        </w:rPr>
        <w:t xml:space="preserve">. </w:t>
      </w:r>
      <w:r w:rsidR="00384C4C">
        <w:rPr>
          <w:bCs/>
        </w:rPr>
        <w:t xml:space="preserve">Fish diversity correlated positively with precipitation and was negatively correlated with canopy cover, conductivity, and </w:t>
      </w:r>
      <w:r w:rsidR="00384C4C" w:rsidRPr="00384C4C">
        <w:rPr>
          <w:bCs/>
        </w:rPr>
        <w:t>NH</w:t>
      </w:r>
      <w:r w:rsidR="00384C4C" w:rsidRPr="00384C4C">
        <w:rPr>
          <w:bCs/>
          <w:vertAlign w:val="subscript"/>
        </w:rPr>
        <w:t>4</w:t>
      </w:r>
      <w:r w:rsidR="00384C4C" w:rsidRPr="0052536B">
        <w:rPr>
          <w:bCs/>
          <w:vertAlign w:val="superscript"/>
        </w:rPr>
        <w:t>+</w:t>
      </w:r>
      <w:r w:rsidR="00384C4C">
        <w:rPr>
          <w:bCs/>
        </w:rPr>
        <w:t xml:space="preserve">.  </w:t>
      </w:r>
      <w:r w:rsidR="00C369C3">
        <w:t xml:space="preserve">Macroinvertebrate diversity </w:t>
      </w:r>
      <w:r w:rsidR="00384C4C">
        <w:t>was only significantly</w:t>
      </w:r>
      <w:r w:rsidR="00C369C3">
        <w:t xml:space="preserve"> correlated with low</w:t>
      </w:r>
      <w:r w:rsidR="00384C4C">
        <w:t>-</w:t>
      </w:r>
      <w:r w:rsidR="00C369C3">
        <w:t>flow pulse percent</w:t>
      </w:r>
      <w:r w:rsidR="0052536B">
        <w:t>,</w:t>
      </w:r>
      <w:r>
        <w:t xml:space="preserve"> </w:t>
      </w:r>
      <w:r w:rsidR="0052536B">
        <w:t>h</w:t>
      </w:r>
      <w:r>
        <w:t>owever macroinvertebrate community composition significantly changed along the gradient</w:t>
      </w:r>
      <w:r w:rsidR="00C369C3">
        <w:t xml:space="preserve">. </w:t>
      </w:r>
      <w:r>
        <w:rPr>
          <w:bCs/>
        </w:rPr>
        <w:t>Observed</w:t>
      </w:r>
      <w:r w:rsidRPr="00802B6F">
        <w:rPr>
          <w:bCs/>
        </w:rPr>
        <w:t xml:space="preserve"> </w:t>
      </w:r>
      <w:r w:rsidR="00802B6F" w:rsidRPr="00802B6F">
        <w:rPr>
          <w:bCs/>
        </w:rPr>
        <w:t xml:space="preserve">compositional </w:t>
      </w:r>
      <w:r w:rsidR="00C369C3">
        <w:rPr>
          <w:bCs/>
        </w:rPr>
        <w:t>shifts</w:t>
      </w:r>
      <w:r w:rsidR="00802B6F" w:rsidRPr="00802B6F">
        <w:rPr>
          <w:bCs/>
        </w:rPr>
        <w:t xml:space="preserve"> </w:t>
      </w:r>
      <w:r>
        <w:rPr>
          <w:bCs/>
        </w:rPr>
        <w:t>in both</w:t>
      </w:r>
      <w:r w:rsidRPr="00802B6F">
        <w:rPr>
          <w:bCs/>
        </w:rPr>
        <w:t xml:space="preserve"> </w:t>
      </w:r>
      <w:r w:rsidR="00802B6F" w:rsidRPr="00802B6F">
        <w:rPr>
          <w:bCs/>
        </w:rPr>
        <w:t>fish and invertebrat</w:t>
      </w:r>
      <w:r>
        <w:rPr>
          <w:bCs/>
        </w:rPr>
        <w:t>es</w:t>
      </w:r>
      <w:r w:rsidR="00384C4C">
        <w:rPr>
          <w:bCs/>
        </w:rPr>
        <w:t xml:space="preserve"> </w:t>
      </w:r>
      <w:r w:rsidR="00802B6F" w:rsidRPr="00802B6F">
        <w:rPr>
          <w:bCs/>
        </w:rPr>
        <w:t xml:space="preserve">along the gradient </w:t>
      </w:r>
      <w:r>
        <w:rPr>
          <w:bCs/>
        </w:rPr>
        <w:t xml:space="preserve">are potentially </w:t>
      </w:r>
      <w:r w:rsidR="00C369C3">
        <w:rPr>
          <w:bCs/>
        </w:rPr>
        <w:t>indicat</w:t>
      </w:r>
      <w:r>
        <w:rPr>
          <w:bCs/>
        </w:rPr>
        <w:t>ive of</w:t>
      </w:r>
      <w:r w:rsidR="00C369C3">
        <w:rPr>
          <w:bCs/>
        </w:rPr>
        <w:t xml:space="preserve"> both </w:t>
      </w:r>
      <w:r w:rsidR="00C369C3" w:rsidRPr="009D16D4">
        <w:rPr>
          <w:bCs/>
        </w:rPr>
        <w:t>top-down and bottom-up</w:t>
      </w:r>
      <w:r w:rsidR="00C369C3">
        <w:rPr>
          <w:bCs/>
        </w:rPr>
        <w:t xml:space="preserve"> controls on community assembly</w:t>
      </w:r>
      <w:r w:rsidR="00802B6F" w:rsidRPr="00802B6F">
        <w:rPr>
          <w:bCs/>
        </w:rPr>
        <w:t xml:space="preserve">. </w:t>
      </w:r>
      <w:r w:rsidR="00C369C3">
        <w:rPr>
          <w:bCs/>
        </w:rPr>
        <w:t xml:space="preserve">Semi-arid sites contain </w:t>
      </w:r>
      <w:r w:rsidR="0099264F">
        <w:rPr>
          <w:bCs/>
        </w:rPr>
        <w:t>salt tolerant</w:t>
      </w:r>
      <w:r w:rsidR="00C369C3">
        <w:rPr>
          <w:bCs/>
        </w:rPr>
        <w:t>, and rapid</w:t>
      </w:r>
      <w:r w:rsidR="0099264F">
        <w:rPr>
          <w:bCs/>
        </w:rPr>
        <w:t>ly</w:t>
      </w:r>
      <w:r w:rsidR="00C369C3">
        <w:rPr>
          <w:bCs/>
        </w:rPr>
        <w:t xml:space="preserve"> proliferating taxa. Sub-humid sites contain </w:t>
      </w:r>
      <w:r w:rsidR="0099264F">
        <w:rPr>
          <w:bCs/>
        </w:rPr>
        <w:t xml:space="preserve">more piscivores as well as </w:t>
      </w:r>
      <w:r w:rsidR="00C369C3">
        <w:rPr>
          <w:bCs/>
        </w:rPr>
        <w:t xml:space="preserve">migratory </w:t>
      </w:r>
      <w:r w:rsidR="0099264F">
        <w:rPr>
          <w:bCs/>
        </w:rPr>
        <w:t>marine species</w:t>
      </w:r>
      <w:r w:rsidR="00C369C3">
        <w:rPr>
          <w:bCs/>
        </w:rPr>
        <w:t xml:space="preserve"> which </w:t>
      </w:r>
      <w:r w:rsidR="0099264F">
        <w:rPr>
          <w:bCs/>
        </w:rPr>
        <w:t xml:space="preserve">may </w:t>
      </w:r>
      <w:r w:rsidR="00C369C3">
        <w:rPr>
          <w:bCs/>
        </w:rPr>
        <w:t xml:space="preserve">impose top-down controls on primary consumers. </w:t>
      </w:r>
      <w:r w:rsidR="00802B6F" w:rsidRPr="00802B6F">
        <w:rPr>
          <w:bCs/>
        </w:rPr>
        <w:t>The</w:t>
      </w:r>
      <w:r w:rsidR="00032BFD">
        <w:rPr>
          <w:bCs/>
        </w:rPr>
        <w:t>se</w:t>
      </w:r>
      <w:r w:rsidR="00802B6F" w:rsidRPr="00802B6F">
        <w:rPr>
          <w:bCs/>
        </w:rPr>
        <w:t xml:space="preserve"> results indicate that small future changes in precipitation regime in this region may result in abrupt transitions into new community states.</w:t>
      </w:r>
    </w:p>
    <w:p w14:paraId="08BF352B" w14:textId="69D2B31C" w:rsidR="00293C4B" w:rsidRDefault="00293C4B" w:rsidP="00293C4B">
      <w:pPr>
        <w:spacing w:line="360" w:lineRule="auto"/>
        <w:contextualSpacing/>
        <w:rPr>
          <w:bCs/>
        </w:rPr>
      </w:pPr>
      <w:r>
        <w:rPr>
          <w:bCs/>
        </w:rPr>
        <w:br w:type="page"/>
      </w:r>
    </w:p>
    <w:p w14:paraId="79C5BD67" w14:textId="77777777" w:rsidR="00255967" w:rsidRDefault="006643E8" w:rsidP="00293C4B">
      <w:pPr>
        <w:spacing w:line="360" w:lineRule="auto"/>
        <w:contextualSpacing/>
        <w:rPr>
          <w:b/>
        </w:rPr>
      </w:pPr>
      <w:r w:rsidRPr="00E37DC5">
        <w:rPr>
          <w:b/>
        </w:rPr>
        <w:lastRenderedPageBreak/>
        <w:t>Introduction</w:t>
      </w:r>
      <w:r w:rsidR="0029112B" w:rsidRPr="00E37DC5">
        <w:rPr>
          <w:b/>
        </w:rPr>
        <w:t xml:space="preserve">: </w:t>
      </w:r>
    </w:p>
    <w:p w14:paraId="4C710FB8" w14:textId="481D39B9" w:rsidR="00F92723" w:rsidRDefault="00D768BD" w:rsidP="00293C4B">
      <w:pPr>
        <w:spacing w:line="360" w:lineRule="auto"/>
        <w:contextualSpacing/>
      </w:pPr>
      <w:r>
        <w:t>A warming climate necessitates a better understanding of the process</w:t>
      </w:r>
      <w:r w:rsidR="00BF55B4">
        <w:t>es</w:t>
      </w:r>
      <w:r>
        <w:t xml:space="preserve"> that link biological communities to long-term trends in temperature and precipitation </w:t>
      </w:r>
      <w:r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 </w:instrText>
      </w:r>
      <w:r>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DATA </w:instrText>
      </w:r>
      <w:r>
        <w:fldChar w:fldCharType="end"/>
      </w:r>
      <w:r w:rsidRPr="00E37DC5">
        <w:fldChar w:fldCharType="separate"/>
      </w:r>
      <w:r w:rsidRPr="00E37DC5">
        <w:rPr>
          <w:noProof/>
        </w:rPr>
        <w:t>(Wrona, Prowse et al. 2006)</w:t>
      </w:r>
      <w:r w:rsidRPr="00E37DC5">
        <w:fldChar w:fldCharType="end"/>
      </w:r>
      <w:r w:rsidRPr="00E522EE">
        <w:t xml:space="preserve">. </w:t>
      </w:r>
      <w:r w:rsidR="0099264F">
        <w:t>The</w:t>
      </w:r>
      <w:r w:rsidR="0052536B">
        <w:t xml:space="preserve"> </w:t>
      </w:r>
      <w:r w:rsidR="00F25EB4">
        <w:t>direct ecological effects of changes in temperature</w:t>
      </w:r>
      <w:r w:rsidR="0099264F">
        <w:t xml:space="preserve"> ha</w:t>
      </w:r>
      <w:r w:rsidR="0052536B">
        <w:t>ve</w:t>
      </w:r>
      <w:r w:rsidR="0099264F">
        <w:t xml:space="preserve"> received greater attention in the literature</w:t>
      </w:r>
      <w:r w:rsidR="00F25EB4">
        <w:t xml:space="preserve">, </w:t>
      </w:r>
      <w:r>
        <w:t>but rising temperatures are also expected to alter patterns of precipitation and evaporation</w:t>
      </w:r>
      <w:r w:rsidR="00BF55B4">
        <w:t xml:space="preserve"> </w:t>
      </w:r>
      <w:r w:rsidR="00BF55B4">
        <w:fldChar w:fldCharType="begin"/>
      </w:r>
      <w:r w:rsidR="00BF55B4">
        <w:instrText xml:space="preserve"> ADDIN ZOTERO_ITEM CSL_CITATION {"citationID":"86xaWT3Y","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BF55B4">
        <w:fldChar w:fldCharType="separate"/>
      </w:r>
      <w:r w:rsidR="00BF55B4" w:rsidRPr="00BF55B4">
        <w:t>(Held and Soden 2006)</w:t>
      </w:r>
      <w:r w:rsidR="00BF55B4">
        <w:fldChar w:fldCharType="end"/>
      </w:r>
      <w:r>
        <w:t xml:space="preserve">. </w:t>
      </w:r>
      <w:r w:rsidRPr="00E522EE">
        <w:t>A warmer</w:t>
      </w:r>
      <w:r>
        <w:t xml:space="preserve">, more energetic </w:t>
      </w:r>
      <w:r w:rsidRPr="00E522EE">
        <w:t xml:space="preserve">atmosphere intensifies the </w:t>
      </w:r>
      <w:r>
        <w:t>h</w:t>
      </w:r>
      <w:r w:rsidRPr="00E522EE">
        <w:t xml:space="preserve">ydrological </w:t>
      </w:r>
      <w:r>
        <w:t>c</w:t>
      </w:r>
      <w:r w:rsidRPr="00E522EE">
        <w:t xml:space="preserve">ycle (i.e. patterns of precipitation and evaporation), causing wet regions to become wetter and dry regions become drier </w:t>
      </w:r>
      <w:r w:rsidRPr="00E522EE">
        <w:fldChar w:fldCharType="begin"/>
      </w:r>
      <w:r>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Pr="00E522EE">
        <w:fldChar w:fldCharType="separate"/>
      </w:r>
      <w:r w:rsidRPr="00E522EE">
        <w:rPr>
          <w:noProof/>
        </w:rPr>
        <w:t>(Allen and Ingram 2002)</w:t>
      </w:r>
      <w:r w:rsidRPr="00E522EE">
        <w:fldChar w:fldCharType="end"/>
      </w:r>
      <w:r>
        <w:t xml:space="preserve">, </w:t>
      </w:r>
      <w:r w:rsidR="00F25EB4">
        <w:t>as well as increasing</w:t>
      </w:r>
      <w:r>
        <w:t xml:space="preserve"> </w:t>
      </w:r>
      <w:r w:rsidRPr="00E522EE">
        <w:t xml:space="preserve">the frequency and intensity of extreme weather events </w:t>
      </w:r>
      <w:r w:rsidRPr="00E522EE">
        <w:fldChar w:fldCharType="begin"/>
      </w:r>
      <w:r>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Pr="00E522EE">
        <w:fldChar w:fldCharType="separate"/>
      </w:r>
      <w:r w:rsidRPr="00E522EE">
        <w:rPr>
          <w:noProof/>
        </w:rPr>
        <w:t>(Held and Soden 2006)</w:t>
      </w:r>
      <w:r w:rsidRPr="00E522EE">
        <w:fldChar w:fldCharType="end"/>
      </w:r>
      <w:r w:rsidRPr="00E522EE">
        <w:t>.</w:t>
      </w:r>
      <w:r>
        <w:t xml:space="preserve"> This raises concern for freshwater ecosystems which are highly sensitive to changes in water availability and contain many species with limited dispersal </w:t>
      </w:r>
      <w:r w:rsidR="00771BE4">
        <w:t xml:space="preserve">capabilities </w:t>
      </w:r>
      <w:r w:rsidR="00BF55B4">
        <w:fldChar w:fldCharType="begin"/>
      </w:r>
      <w:r w:rsidR="00BF55B4">
        <w:instrText xml:space="preserve"> ADDIN ZOTERO_ITEM CSL_CITATION {"citationID":"KUTSYRNf","properties":{"formattedCitation":"(Woodward, Perkins, and Brown 2010)","plainCitation":"(Woodward, Perkins, and Brown 2010)","noteIndex":0},"citationItems":[{"id":80,"uris":["http://zotero.org/users/local/tyq98Km3/items/YHA4MCJR"],"uri":["http://zotero.org/users/local/tyq98Km3/items/YHA4MCJR"],"itemData":{"id":80,"type":"article-journal","abstract":"Fresh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 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2 is predicted to alter molar CNP ratios of detrital inputs, which could lead to profound shifts in the stoichiometry of elemental fluxes between consumers and resources at the base of the foodweb. The different components of climate change (e. 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of the Royal Society B-Biological Sciences","DOI":"10.1098/rstb.2010.0055","ISSN":"0962-8436","issue":"1549","journalAbbreviation":"Philos. Trans. R. Soc. B-Biol. Sci.","language":"English","note":"number: 1549\npublisher-place: London\npublisher: Royal Soc\nWOS:000278163800010","page":"2093-2106","source":"Web of Science","title":"Climate change and freshwater ecosystems: impacts across multiple levels of organization","title-short":"Climate change and freshwater ecosystems","volume":"365","author":[{"family":"Woodward","given":"Guy"},{"family":"Perkins","given":"Daniel M."},{"family":"Brown","given":"Lee E."}],"issued":{"date-parts":[["2010",7,12]]}}}],"schema":"https://github.com/citation-style-language/schema/raw/master/csl-citation.json"} </w:instrText>
      </w:r>
      <w:r w:rsidR="00BF55B4">
        <w:fldChar w:fldCharType="separate"/>
      </w:r>
      <w:r w:rsidR="00BF55B4" w:rsidRPr="00BF55B4">
        <w:t>(Woodward, Perkins, and Brown 2010)</w:t>
      </w:r>
      <w:r w:rsidR="00BF55B4">
        <w:fldChar w:fldCharType="end"/>
      </w:r>
      <w:r>
        <w:t xml:space="preserve">. </w:t>
      </w:r>
    </w:p>
    <w:p w14:paraId="68622568" w14:textId="37BF9A73" w:rsidR="00A870E1" w:rsidRPr="00E522EE" w:rsidRDefault="00A64EA6" w:rsidP="00293C4B">
      <w:pPr>
        <w:spacing w:line="360" w:lineRule="auto"/>
        <w:ind w:firstLine="720"/>
        <w:contextualSpacing/>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w:t>
      </w:r>
      <w:r w:rsidR="00537C76">
        <w:t>bio</w:t>
      </w:r>
      <w:r w:rsidR="00D47F24">
        <w:t xml:space="preserve">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w:t>
      </w:r>
      <w:r w:rsidR="0099264F">
        <w:t>one of</w:t>
      </w:r>
      <w:r w:rsidR="009F50BD">
        <w:t xml:space="preserve"> </w:t>
      </w:r>
      <w:r w:rsidR="0052536B">
        <w:t xml:space="preserve">the </w:t>
      </w:r>
      <w:r w:rsidR="009F50BD">
        <w:t>primary regulator</w:t>
      </w:r>
      <w:r w:rsidR="0099264F">
        <w:t>s</w:t>
      </w:r>
      <w:r w:rsidR="009F50BD">
        <w:t xml:space="preserve">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r w:rsidR="00F25EB4">
        <w:t>.</w:t>
      </w:r>
    </w:p>
    <w:p w14:paraId="265F0EB7" w14:textId="05A16FC0" w:rsidR="004F6B73" w:rsidRPr="00E522EE" w:rsidRDefault="006D2F2A" w:rsidP="00293C4B">
      <w:pPr>
        <w:spacing w:line="36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474E8">
        <w:t xml:space="preserve"> Species</w:t>
      </w:r>
      <w:r w:rsidR="006643E8" w:rsidRPr="00E522EE">
        <w:t xml:space="preserve"> have physiological tolerances </w:t>
      </w:r>
      <w:r w:rsidR="006474E8">
        <w:t xml:space="preserve">(temperature, toxin concentrations, and salinity, etc.) </w:t>
      </w:r>
      <w:r w:rsidR="006643E8" w:rsidRPr="00E522EE">
        <w:t xml:space="preserve">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6474E8">
        <w:t>.</w:t>
      </w:r>
      <w:r w:rsidR="004E6DDA">
        <w:t xml:space="preserve"> </w:t>
      </w:r>
      <w:r w:rsidR="006474E8">
        <w:t>I</w:t>
      </w:r>
      <w:r w:rsidR="004E6DDA">
        <w:t>f climate change alters those gradients</w:t>
      </w:r>
      <w:r w:rsidR="006474E8">
        <w:t>,</w:t>
      </w:r>
      <w:r w:rsidR="004E6DDA">
        <w:t xml:space="preserve">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w:t>
      </w:r>
      <w:r w:rsidR="004F6B73" w:rsidRPr="00E522EE">
        <w:lastRenderedPageBreak/>
        <w:t>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6C49CF7" w:rsidR="006643E8" w:rsidRPr="00E522EE" w:rsidRDefault="006643E8" w:rsidP="00293C4B">
      <w:pPr>
        <w:spacing w:line="36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 xml:space="preserve">These studies are typically large in scale, covering vast distances (thousands of km) </w:t>
      </w:r>
      <w:r w:rsidR="00F25EB4" w:rsidRPr="00E522EE">
        <w:t>to</w:t>
      </w:r>
      <w:r w:rsidR="007C1C54" w:rsidRPr="00E522EE">
        <w:t xml:space="preserve">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confounding environmental variables (temperature, elevation, distance, and underlying geology</w:t>
      </w:r>
      <w:r w:rsidR="00193B69">
        <w:t>).</w:t>
      </w:r>
    </w:p>
    <w:p w14:paraId="60E1B608" w14:textId="04E28FA2" w:rsidR="00453FB3" w:rsidRPr="00E522EE" w:rsidRDefault="00CF3064" w:rsidP="00293C4B">
      <w:pPr>
        <w:spacing w:line="36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 xml:space="preserve">system </w:t>
      </w:r>
      <w:r w:rsidR="009D16D4">
        <w:t xml:space="preserve">for </w:t>
      </w:r>
      <w:r w:rsidRPr="00E522EE">
        <w:t>evaluating the effect of hydrologic climate change on ecological communities</w:t>
      </w:r>
      <w:r w:rsidR="006643E8" w:rsidRPr="00E522EE">
        <w:t xml:space="preserve">. </w:t>
      </w:r>
      <w:r w:rsidR="00F25EB4">
        <w:t>It is located within the</w:t>
      </w:r>
      <w:r w:rsidR="006643E8" w:rsidRPr="00E522EE">
        <w:t xml:space="preserve"> Western Gulf coastal grasslands </w:t>
      </w:r>
      <w:r w:rsidR="00F25EB4">
        <w:t xml:space="preserve">which </w:t>
      </w:r>
      <w:r w:rsidR="006643E8" w:rsidRPr="00E522EE">
        <w:t xml:space="preserve">are a subtropical ecotone that spans Louisiana, Texas, and northern Mexico’s coastal areas. </w:t>
      </w:r>
      <w:r w:rsidR="00823FD2">
        <w:t>The system encompasses the sharpest non-montane precipitation gradient in the continental United States. The c</w:t>
      </w:r>
      <w:r w:rsidRPr="00E522EE">
        <w:t>limate becomes more arid</w:t>
      </w:r>
      <w:r w:rsidR="00823FD2">
        <w:t xml:space="preserve"> as you move west</w:t>
      </w:r>
      <w:r w:rsidRPr="00E522EE">
        <w:t>,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but there are minimal changes in elevation, air temperature</w:t>
      </w:r>
      <w:r w:rsidRPr="00E522EE">
        <w:t xml:space="preserve">, </w:t>
      </w:r>
      <w:r w:rsidR="006643E8" w:rsidRPr="00E522EE">
        <w:t>underlying geology</w:t>
      </w:r>
      <w:r w:rsidRPr="00E522EE">
        <w:t>, and human land use</w:t>
      </w:r>
      <w:r w:rsidR="000201C7">
        <w:t xml:space="preserve"> </w:t>
      </w:r>
      <w:r w:rsidR="000201C7" w:rsidRPr="00E522EE">
        <w:t>(</w:t>
      </w:r>
      <w:r w:rsidR="00885276">
        <w:t>Table 1</w:t>
      </w:r>
      <w:r w:rsidR="000201C7" w:rsidRPr="00E522EE">
        <w:t>)</w:t>
      </w:r>
      <w:r w:rsidR="006643E8" w:rsidRPr="00E522EE">
        <w:t xml:space="preserve">. </w:t>
      </w:r>
      <w:r w:rsidR="0055690A">
        <w:t>Th</w:t>
      </w:r>
      <w:r w:rsidR="00823FD2">
        <w:t>e</w:t>
      </w:r>
      <w:r w:rsidR="0055690A">
        <w:t xml:space="preserve"> region is characterized by gently rolling landscapes (slopes &lt; 5%), afisol soils</w:t>
      </w:r>
      <w:r w:rsidR="006643E8" w:rsidRPr="00E522EE">
        <w:t xml:space="preserve">, </w:t>
      </w:r>
      <w:r w:rsidR="0055690A">
        <w:t xml:space="preserve">streams </w:t>
      </w:r>
      <w:r w:rsidR="0055690A">
        <w:lastRenderedPageBreak/>
        <w:t xml:space="preserve">with forested riparian zones, and a widespread conversion of grasslands to the agricultural production of cattle, cotton, corn, and soy products </w:t>
      </w:r>
      <w:r w:rsidR="0055690A">
        <w:fldChar w:fldCharType="begin"/>
      </w:r>
      <w:r w:rsidR="0055690A">
        <w:instrText xml:space="preserve"> ADDIN ZOTERO_ITEM CSL_CITATION {"citationID":"bHiQ76yU","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55690A">
        <w:fldChar w:fldCharType="separate"/>
      </w:r>
      <w:r w:rsidR="0055690A" w:rsidRPr="0055690A">
        <w:t>(Chapman 2018)</w:t>
      </w:r>
      <w:r w:rsidR="0055690A">
        <w:fldChar w:fldCharType="end"/>
      </w:r>
      <w:r w:rsidR="0055690A">
        <w:t xml:space="preserve">. </w:t>
      </w:r>
      <w:r w:rsidR="0055690A" w:rsidRPr="00E522EE">
        <w:t xml:space="preserve">As conditions become wetter, there is an observable ecological shift from Thornwood groves in the semi-arid West to Live oak forests </w:t>
      </w:r>
      <w:r w:rsidR="0055690A">
        <w:t>t</w:t>
      </w:r>
      <w:r w:rsidR="0055690A" w:rsidRPr="00E522EE">
        <w:t>owards the East.</w:t>
      </w:r>
      <w:r w:rsidR="0055690A">
        <w:t xml:space="preserve"> </w:t>
      </w:r>
      <w:r w:rsidR="00823FD2">
        <w:t>The</w:t>
      </w:r>
      <w:r w:rsidR="006643E8" w:rsidRPr="00E522EE">
        <w:t xml:space="preserve"> TCP </w:t>
      </w:r>
      <w:r w:rsidR="00823FD2">
        <w:t>is an ideal study region for isolating</w:t>
      </w:r>
      <w:r w:rsidRPr="00E522EE">
        <w:t xml:space="preserve"> </w:t>
      </w:r>
      <w:r w:rsidR="006643E8" w:rsidRPr="00E522EE">
        <w:t>precipitation</w:t>
      </w:r>
      <w:r w:rsidR="003F5055">
        <w:t xml:space="preserve"> influences </w:t>
      </w:r>
      <w:r w:rsidR="00F25EB4">
        <w:t xml:space="preserve">on </w:t>
      </w:r>
      <w:r w:rsidR="00F25EB4" w:rsidRPr="00E522EE">
        <w:t>natural</w:t>
      </w:r>
      <w:r w:rsidR="006643E8" w:rsidRPr="00E522EE">
        <w:t xml:space="preserve"> ecosystem processes</w:t>
      </w:r>
      <w:r w:rsidRPr="00E522EE">
        <w:t xml:space="preserve"> </w:t>
      </w:r>
      <w:r w:rsidR="00823FD2">
        <w:t>because of the minimal impact of</w:t>
      </w:r>
      <w:r w:rsidR="003F5055">
        <w:t xml:space="preserve"> </w:t>
      </w:r>
      <w:r w:rsidRPr="00E522EE">
        <w:t xml:space="preserve">covarying </w:t>
      </w:r>
      <w:r w:rsidR="003F5055">
        <w:t>predictors that typify climate gradient research</w:t>
      </w:r>
      <w:r w:rsidR="006643E8" w:rsidRPr="00E522EE">
        <w:t>.</w:t>
      </w:r>
    </w:p>
    <w:p w14:paraId="051D21FE" w14:textId="5572FE69" w:rsidR="00F96E8B" w:rsidRPr="00E522EE" w:rsidRDefault="0055690A" w:rsidP="00293C4B">
      <w:pPr>
        <w:spacing w:line="360" w:lineRule="auto"/>
        <w:ind w:firstLine="720"/>
        <w:contextualSpacing/>
      </w:pPr>
      <w:r>
        <w:t xml:space="preserve">Despite the intrinsic value of this region as a candidate for climate gradient research, </w:t>
      </w:r>
      <w:r w:rsidR="00A870E1">
        <w:t xml:space="preserve">there is limited prior biological sampling by </w:t>
      </w:r>
      <w:r w:rsidR="00823FD2">
        <w:t>governmental</w:t>
      </w:r>
      <w:r w:rsidR="00A870E1">
        <w:t xml:space="preserve"> agencies of running waters in the TCP</w:t>
      </w:r>
      <w:r>
        <w:t>.</w:t>
      </w:r>
      <w:r w:rsidR="007D1D2C">
        <w:t xml:space="preserve"> </w:t>
      </w:r>
      <w:r w:rsidR="00823FD2">
        <w:t xml:space="preserve">To address this need, we conducted the first dedicated survey of streams across the climate gradient.  We applied </w:t>
      </w:r>
      <w:r w:rsidR="00A828C7">
        <w:t xml:space="preserve">bioassessment protocols </w:t>
      </w:r>
      <w:r w:rsidR="00823FD2">
        <w:t>to</w:t>
      </w:r>
      <w:r w:rsidR="00A828C7">
        <w:t xml:space="preserve"> </w:t>
      </w:r>
      <w:r w:rsidR="00300F8C" w:rsidRPr="00E522EE">
        <w:t>1</w:t>
      </w:r>
      <w:r w:rsidR="00E522EE">
        <w:t>0</w:t>
      </w:r>
      <w:r w:rsidR="00300F8C" w:rsidRPr="00E522EE">
        <w:t xml:space="preserve"> </w:t>
      </w:r>
      <w:r w:rsidR="00C657AB">
        <w:t>USGS</w:t>
      </w:r>
      <w:r w:rsidR="00A828C7">
        <w:t>-</w:t>
      </w:r>
      <w:r w:rsidR="00C657AB">
        <w:t>gauged</w:t>
      </w:r>
      <w:r w:rsidR="00A828C7">
        <w:t>,</w:t>
      </w:r>
      <w:r w:rsidR="00C657AB">
        <w:t xml:space="preserve"> </w:t>
      </w:r>
      <w:r w:rsidR="00300F8C" w:rsidRPr="00E522EE">
        <w:t>wadeable streams for</w:t>
      </w:r>
      <w:r w:rsidR="00823FD2">
        <w:t xml:space="preserve"> quantification of</w:t>
      </w:r>
      <w:r w:rsidR="00300F8C" w:rsidRPr="00E522EE">
        <w:t xml:space="preserve">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xml:space="preserve">, and 2) identify environmental </w:t>
      </w:r>
      <w:r w:rsidR="00C0497F">
        <w:t>predictors</w:t>
      </w:r>
      <w:r w:rsidR="00300F8C" w:rsidRPr="00E522EE">
        <w:t xml:space="preserve">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 xml:space="preserve">umid precipitation regimes are expected to </w:t>
      </w:r>
      <w:r w:rsidR="00453FB3" w:rsidRPr="00A828C7">
        <w:t>create more stable environmental conditions by creating habitat heterogeneity and predictable flow regimes which promote the development of greater biodiversity</w:t>
      </w:r>
      <w:r w:rsidR="009E32DA" w:rsidRPr="00E522EE">
        <w:t xml:space="preserve"> </w:t>
      </w:r>
      <w:r w:rsidR="00C36ECB">
        <w:fldChar w:fldCharType="begin"/>
      </w:r>
      <w:r w:rsidR="00C36ECB">
        <w:instrText xml:space="preserve"> ADDIN ZOTERO_ITEM CSL_CITATION {"citationID":"lpoLLVOS","properties":{"formattedCitation":"(Boulton et al. 1992; Bunn and Arthington 2002)","plainCitation":"(Boulton et al. 1992; Bunn and Arthington 2002)","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j"},{"family":"Peterson","given":"Cg"},{"family":"Grimm","given":"Nb"},{"family":"Fisher","given":"Sg"}],"issued":{"date-parts":[["1992",12]]}}},{"id":305,"uris":["http://zotero.org/users/local/tyq98Km3/items/3TTTNGEY"],"uri":["http://zotero.org/users/local/tyq98Km3/items/3TTTNGEY"],"itemData":{"id":305,"type":"article-journal","container-title":"Environmental Management","DOI":"10.1007/s00267-002-2737-0","ISSN":"1432-1009","issue":"4","journalAbbreviation":"Environmental Management","language":"en","page":"492-507","source":"Springer Link","title":"Basic Principles and Ecological Consequences of Altered Flow Regimes for Aquatic Biodiversity","volume":"30","author":[{"family":"Bunn","given":"Stuart E."},{"family":"Arthington","given":"Angela H."}],"issued":{"date-parts":[["2002",10,1]]}}}],"schema":"https://github.com/citation-style-language/schema/raw/master/csl-citation.json"} </w:instrText>
      </w:r>
      <w:r w:rsidR="00C36ECB">
        <w:fldChar w:fldCharType="separate"/>
      </w:r>
      <w:r w:rsidR="00C36ECB" w:rsidRPr="00C36ECB">
        <w:t>(Boulton et al. 1992; Bunn and Arthington 2002)</w:t>
      </w:r>
      <w:r w:rsidR="00C36ECB">
        <w:fldChar w:fldCharType="end"/>
      </w:r>
      <w:r w:rsidR="00C36ECB">
        <w:t>.</w:t>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293C4B">
      <w:pPr>
        <w:spacing w:line="360" w:lineRule="auto"/>
        <w:contextualSpacing/>
        <w:rPr>
          <w:b/>
        </w:rPr>
      </w:pPr>
    </w:p>
    <w:p w14:paraId="1C806B32" w14:textId="5E3FF8D6" w:rsidR="007A3C8C" w:rsidRPr="00E522EE" w:rsidRDefault="007A3C8C" w:rsidP="00293C4B">
      <w:pPr>
        <w:spacing w:line="360" w:lineRule="auto"/>
        <w:contextualSpacing/>
        <w:rPr>
          <w:b/>
        </w:rPr>
      </w:pPr>
      <w:r w:rsidRPr="00E522EE">
        <w:rPr>
          <w:b/>
        </w:rPr>
        <w:t>Methods</w:t>
      </w:r>
    </w:p>
    <w:p w14:paraId="786B7487" w14:textId="5817D3DD" w:rsidR="007A3C8C" w:rsidRDefault="007A3C8C" w:rsidP="00293C4B">
      <w:pPr>
        <w:spacing w:line="36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w:t>
      </w:r>
      <w:ins w:id="0" w:author="Christopher J. Patrick" w:date="2021-02-02T16:12:00Z">
        <w:r w:rsidR="00B9366E">
          <w:rPr>
            <w:bCs/>
          </w:rPr>
          <w:t>e</w:t>
        </w:r>
      </w:ins>
      <w:r w:rsidRPr="00E522EE">
        <w:rPr>
          <w:bCs/>
        </w:rPr>
        <w:t>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xml:space="preserve">. Each study site </w:t>
      </w:r>
      <w:r w:rsidR="009D16D4">
        <w:rPr>
          <w:bCs/>
        </w:rPr>
        <w:t>wa</w:t>
      </w:r>
      <w:r w:rsidRPr="00E522EE">
        <w:rPr>
          <w:bCs/>
        </w:rPr>
        <w:t>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w:t>
      </w:r>
      <w:r w:rsidRPr="00E522EE">
        <w:rPr>
          <w:bCs/>
        </w:rPr>
        <w:lastRenderedPageBreak/>
        <w:t xml:space="preserve">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w:t>
      </w:r>
      <w:r w:rsidR="00D31575">
        <w:t>Supplemental Data S1</w:t>
      </w:r>
      <w:r w:rsidR="008979DE">
        <w:t>)</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293C4B">
      <w:pPr>
        <w:spacing w:line="360" w:lineRule="auto"/>
        <w:contextualSpacing/>
      </w:pPr>
    </w:p>
    <w:p w14:paraId="50D5F241" w14:textId="13D1E62E" w:rsidR="007A3C8C" w:rsidRPr="00A5012F" w:rsidRDefault="007A3C8C" w:rsidP="00293C4B">
      <w:pPr>
        <w:spacing w:line="360" w:lineRule="auto"/>
        <w:contextualSpacing/>
      </w:pPr>
      <w:r w:rsidRPr="00E522EE">
        <w:rPr>
          <w:i/>
          <w:iCs/>
        </w:rPr>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w:t>
      </w:r>
      <w:r w:rsidR="004B7C0B">
        <w:t>we</w:t>
      </w:r>
      <w:r w:rsidR="00A75934">
        <w:t xml:space="preserve">re characterized by low variation in 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4B76C068" w:rsidR="007A3C8C" w:rsidRPr="00377421" w:rsidRDefault="00A37DDC" w:rsidP="00293C4B">
      <w:pPr>
        <w:spacing w:line="36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in a </w:t>
      </w:r>
      <w:r w:rsidR="002926B9" w:rsidRPr="00BE3457">
        <w:t>500-</w:t>
      </w:r>
      <w:r w:rsidR="002926B9">
        <w:t>µm sieve bucket</w:t>
      </w:r>
      <w:r w:rsidR="004B7C0B">
        <w:t xml:space="preserve"> where l</w:t>
      </w:r>
      <w:r w:rsidR="002926B9">
        <w:t>arger sticks and leaves</w:t>
      </w:r>
      <w:r w:rsidR="004B7C0B">
        <w:t xml:space="preserve"> were rinsed and removed. T</w:t>
      </w:r>
      <w:r w:rsidR="002926B9">
        <w:t xml:space="preserve">he </w:t>
      </w:r>
      <w:r w:rsidR="007D4F4A">
        <w:t>captured invertebrates and remaining debris were</w:t>
      </w:r>
      <w:r w:rsidR="002926B9">
        <w:t xml:space="preserve"> preserved </w:t>
      </w:r>
      <w:r w:rsidR="007D4F4A">
        <w:t>in</w:t>
      </w:r>
      <w:r w:rsidR="002926B9">
        <w:t xml:space="preserve">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293C4B">
      <w:pPr>
        <w:spacing w:line="360" w:lineRule="auto"/>
        <w:contextualSpacing/>
        <w:rPr>
          <w:i/>
          <w:iCs/>
        </w:rPr>
      </w:pPr>
    </w:p>
    <w:p w14:paraId="54FD6FBE" w14:textId="071D481E" w:rsidR="007A3C8C" w:rsidRPr="00377421" w:rsidRDefault="007A3C8C" w:rsidP="00293C4B">
      <w:pPr>
        <w:spacing w:line="36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Canopy cover was measured using a spherical densiometer.</w:t>
      </w:r>
      <w:r w:rsidR="00CA6CBF">
        <w:t xml:space="preserve"> </w:t>
      </w:r>
      <w:r w:rsidR="00A75934">
        <w:t xml:space="preserve">A Rosgen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T</w:t>
      </w:r>
      <w:r w:rsidR="00A75934" w:rsidRPr="00E13A41">
        <w:rPr>
          <w:vertAlign w:val="subscript"/>
        </w:rPr>
        <w:t>water</w:t>
      </w:r>
      <w:r w:rsidR="00A75934" w:rsidRPr="00377421">
        <w:t>), conductivity, turbidity, and pH were measured at each point using a YSI ProDSS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716A6D37" w:rsidR="00A75934" w:rsidRDefault="00A75934" w:rsidP="00293C4B">
      <w:pPr>
        <w:spacing w:line="360" w:lineRule="auto"/>
        <w:ind w:firstLine="720"/>
        <w:contextualSpacing/>
      </w:pPr>
      <w:r w:rsidRPr="00377421">
        <w:t>In addition to the habitat metrics measured in the field,</w:t>
      </w:r>
      <w:r>
        <w:t xml:space="preserve"> we mined climate and watershed data,</w:t>
      </w:r>
      <w:r w:rsidR="00E83D52">
        <w:t xml:space="preserve"> </w:t>
      </w:r>
      <w:r>
        <w:t xml:space="preserve">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except Tranquitas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76F32DC8" w14:textId="77777777" w:rsidR="00C7618B" w:rsidRDefault="00C7618B" w:rsidP="00293C4B">
      <w:pPr>
        <w:spacing w:line="360" w:lineRule="auto"/>
        <w:contextualSpacing/>
        <w:rPr>
          <w:i/>
          <w:iCs/>
        </w:rPr>
      </w:pPr>
    </w:p>
    <w:p w14:paraId="6D096BC8" w14:textId="05D069C5" w:rsidR="001408BC" w:rsidRPr="009A7FCE" w:rsidRDefault="00407078" w:rsidP="00293C4B">
      <w:pPr>
        <w:spacing w:line="360" w:lineRule="auto"/>
        <w:ind w:firstLine="720"/>
        <w:contextualSpacing/>
      </w:pPr>
      <w:r w:rsidRPr="00E8202D">
        <w:rPr>
          <w:i/>
          <w:iCs/>
        </w:rPr>
        <w:t>Analyses</w:t>
      </w:r>
      <w:r w:rsidRPr="00E8202D">
        <w:t xml:space="preserve">: </w:t>
      </w:r>
      <w:r w:rsidR="00E8202D" w:rsidRPr="00E8202D">
        <w:t>Due to a small number of sample sites and replicates, the</w:t>
      </w:r>
      <w:r w:rsidR="00832968" w:rsidRPr="00E8202D">
        <w:t xml:space="preserve"> statistical</w:t>
      </w:r>
      <w:r w:rsidR="00832968">
        <w:t xml:space="preserve"> analys</w:t>
      </w:r>
      <w:r w:rsidR="00E8202D">
        <w:t xml:space="preserve">es </w:t>
      </w:r>
      <w:r w:rsidR="00425A8F">
        <w:t xml:space="preserve">relating environmental drivers to organismal responses </w:t>
      </w:r>
      <w:r w:rsidR="00E8202D">
        <w:t>are restricted</w:t>
      </w:r>
      <w:r w:rsidR="00832968">
        <w:t xml:space="preserve"> to seven </w:t>
      </w:r>
      <w:r w:rsidR="00832968">
        <w:rPr>
          <w:i/>
          <w:iCs/>
        </w:rPr>
        <w:t xml:space="preserve">a priori </w:t>
      </w:r>
      <w:r w:rsidR="00832968">
        <w:t xml:space="preserve">environmental predictors. </w:t>
      </w:r>
      <w:r w:rsidR="00E8202D">
        <w:rPr>
          <w:rFonts w:eastAsiaTheme="minorEastAsia"/>
        </w:rPr>
        <w:t>Annual precipitation is evaluated to identify gradient effects. The Rosgen index characterizes the channel shape which is a product of flow regime, slope, substrate, and bank stability. Canopy covera</w:t>
      </w:r>
      <w:r w:rsidR="001408BC">
        <w:rPr>
          <w:rFonts w:eastAsiaTheme="minorEastAsia"/>
        </w:rPr>
        <w:t>ge</w:t>
      </w:r>
      <w:r w:rsidR="00E8202D">
        <w:rPr>
          <w:rFonts w:eastAsiaTheme="minorEastAsia"/>
        </w:rPr>
        <w:t xml:space="preserve"> is determined by the type of vegetation </w:t>
      </w:r>
      <w:r w:rsidR="001408BC">
        <w:rPr>
          <w:rFonts w:eastAsiaTheme="minorEastAsia"/>
        </w:rPr>
        <w:t>which visibly shift across the study region with implications for stream insolation</w:t>
      </w:r>
      <w:r w:rsidR="00425A8F">
        <w:rPr>
          <w:rFonts w:eastAsiaTheme="minorEastAsia"/>
        </w:rPr>
        <w:t xml:space="preserve"> </w:t>
      </w:r>
      <w:r w:rsidR="0021368A">
        <w:rPr>
          <w:rFonts w:eastAsiaTheme="minorEastAsia"/>
        </w:rPr>
        <w:t>and basal</w:t>
      </w:r>
      <w:r w:rsidR="001408BC">
        <w:rPr>
          <w:rFonts w:eastAsiaTheme="minorEastAsia"/>
        </w:rPr>
        <w:t xml:space="preserve"> resourc</w:t>
      </w:r>
      <w:r w:rsidR="00425A8F">
        <w:rPr>
          <w:rFonts w:eastAsiaTheme="minorEastAsia"/>
        </w:rPr>
        <w:t>es</w:t>
      </w:r>
      <w:r w:rsidR="00E8202D">
        <w:rPr>
          <w:rFonts w:eastAsiaTheme="minorEastAsia"/>
        </w:rPr>
        <w:t>. We include conductivity and NH</w:t>
      </w:r>
      <w:r w:rsidR="00E8202D">
        <w:rPr>
          <w:rFonts w:eastAsiaTheme="minorEastAsia"/>
          <w:vertAlign w:val="subscript"/>
        </w:rPr>
        <w:t>4</w:t>
      </w:r>
      <w:r w:rsidR="00E8202D">
        <w:rPr>
          <w:rFonts w:eastAsiaTheme="minorEastAsia"/>
          <w:vertAlign w:val="superscript"/>
        </w:rPr>
        <w:t>+</w:t>
      </w:r>
      <w:r w:rsidR="00E8202D">
        <w:rPr>
          <w:rFonts w:eastAsiaTheme="minorEastAsia"/>
        </w:rPr>
        <w:t xml:space="preserve"> to evaluate water quality</w:t>
      </w:r>
      <w:r w:rsidR="00697FA6" w:rsidRPr="009A7FCE">
        <w:rPr>
          <w:rFonts w:eastAsiaTheme="minorEastAsia"/>
        </w:rPr>
        <w:t xml:space="preserve">. </w:t>
      </w:r>
      <w:r w:rsidR="001408BC">
        <w:t xml:space="preserve">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w:t>
      </w:r>
      <w:r w:rsidR="001408BC">
        <w:lastRenderedPageBreak/>
        <w:t>flow) and the Low-Flow Pulse Percent (LFPP = times where daily discharge drops below the 25</w:t>
      </w:r>
      <w:r w:rsidR="001408BC" w:rsidRPr="00BF0756">
        <w:rPr>
          <w:vertAlign w:val="superscript"/>
        </w:rPr>
        <w:t>th</w:t>
      </w:r>
      <w:r w:rsidR="001408BC">
        <w:t xml:space="preserve"> percentile) </w:t>
      </w:r>
      <w:r w:rsidR="001408BC">
        <w:fldChar w:fldCharType="begin"/>
      </w:r>
      <w:r w:rsidR="001408BC">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rsidR="001408BC">
        <w:fldChar w:fldCharType="separate"/>
      </w:r>
      <w:r w:rsidR="001408BC">
        <w:rPr>
          <w:noProof/>
        </w:rPr>
        <w:t>(Olden and Poff 2003, Patrick and Yuan 2017)</w:t>
      </w:r>
      <w:r w:rsidR="001408BC">
        <w:fldChar w:fldCharType="end"/>
      </w:r>
      <w:r w:rsidR="001408BC">
        <w:t>.</w:t>
      </w:r>
    </w:p>
    <w:p w14:paraId="457C3C3A" w14:textId="21E87CA4" w:rsidR="007A3C8C" w:rsidRPr="009A7FCE" w:rsidRDefault="00697FA6" w:rsidP="00293C4B">
      <w:pPr>
        <w:spacing w:line="360" w:lineRule="auto"/>
        <w:ind w:firstLine="720"/>
        <w:contextualSpacing/>
        <w:rPr>
          <w:rFonts w:eastAsiaTheme="minorEastAsia"/>
        </w:rPr>
      </w:pPr>
      <w:r>
        <w:rPr>
          <w:rFonts w:eastAsiaTheme="minorEastAsia"/>
        </w:rPr>
        <w:t>We used linear regression and Pearson correlation coefficients to</w:t>
      </w:r>
      <w:r w:rsidR="0064690C">
        <w:t xml:space="preserve"> </w:t>
      </w:r>
      <w:r>
        <w:t>identify potential confounding</w:t>
      </w:r>
      <w:r w:rsidR="0064690C">
        <w:t xml:space="preserve"> relationships between precipitation and </w:t>
      </w:r>
      <w:r>
        <w:t xml:space="preserve">each environmental </w:t>
      </w:r>
      <w:r w:rsidR="0064690C">
        <w:t>predictor</w:t>
      </w:r>
      <w:r>
        <w:t xml:space="preserve"> (</w:t>
      </w:r>
      <w:r w:rsidR="00CD5D60">
        <w:t>Table 2</w:t>
      </w:r>
      <w:r>
        <w:t xml:space="preserve">). We </w:t>
      </w:r>
      <w:r w:rsidR="004964EC">
        <w:t xml:space="preserve">then, </w:t>
      </w:r>
      <w:r w:rsidR="00CD5D60">
        <w:t>used</w:t>
      </w:r>
      <w:r>
        <w:t xml:space="preserve"> </w:t>
      </w:r>
      <w:r w:rsidR="00CD5D60">
        <w:t xml:space="preserve">singular value decomposition of the centered and scaled data matrix in a </w:t>
      </w:r>
      <w:r>
        <w:t xml:space="preserve">principal </w:t>
      </w:r>
      <w:r w:rsidR="00CD5D60">
        <w:t>component</w:t>
      </w:r>
      <w:r>
        <w:t xml:space="preserve"> analysis with all seven environmental predictors</w:t>
      </w:r>
      <w:r w:rsidR="00CD5D60">
        <w:t xml:space="preserve"> (Fig</w:t>
      </w:r>
      <w:r w:rsidR="000D525F">
        <w:t>.</w:t>
      </w:r>
      <w:r w:rsidR="00CD5D60">
        <w:t xml:space="preserve"> </w:t>
      </w:r>
      <w:r w:rsidR="000D525F">
        <w:t>2</w:t>
      </w:r>
      <w:r w:rsidR="00CD5D60">
        <w:t>, Table 3).</w:t>
      </w:r>
    </w:p>
    <w:p w14:paraId="42539C9F" w14:textId="23C8835C" w:rsidR="004964EC" w:rsidRPr="00AF5690" w:rsidRDefault="00940F61" w:rsidP="00293C4B">
      <w:pPr>
        <w:spacing w:line="360" w:lineRule="auto"/>
        <w:ind w:firstLine="720"/>
        <w:contextualSpacing/>
        <w:rPr>
          <w:rFonts w:eastAsiaTheme="minorEastAsia"/>
        </w:rPr>
      </w:pPr>
      <w:r w:rsidRPr="00A75934">
        <w:t>For each community (fish</w:t>
      </w:r>
      <w:r w:rsidR="004964EC">
        <w:t xml:space="preserve"> and</w:t>
      </w:r>
      <w:r w:rsidRPr="00A75934">
        <w:t xml:space="preserve"> invertebrate) we calculated Shannon diversity and rarified taxonomic richness </w:t>
      </w:r>
      <w:r>
        <w:fldChar w:fldCharType="begin"/>
      </w:r>
      <w:r>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fldChar w:fldCharType="separate"/>
      </w:r>
      <w:r w:rsidRPr="005A5FC6">
        <w:t>(Hurlbert 1971)</w:t>
      </w:r>
      <w:r>
        <w:fldChar w:fldCharType="end"/>
      </w:r>
      <w:r w:rsidRPr="00A75934">
        <w:t>.</w:t>
      </w:r>
      <w:r>
        <w:rPr>
          <w:b/>
          <w:bCs/>
        </w:rPr>
        <w:t xml:space="preserve"> </w:t>
      </w:r>
      <w:r>
        <w:rPr>
          <w:rFonts w:eastAsiaTheme="minorEastAsia"/>
        </w:rPr>
        <w:t xml:space="preserve">Diversity and richness measures were calculated using the Vegan Library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Pr>
          <w:rFonts w:eastAsiaTheme="minorEastAsia"/>
        </w:rPr>
        <w:t xml:space="preserve"> in the statistical program R </w:t>
      </w:r>
      <w:r>
        <w:rPr>
          <w:rFonts w:eastAsiaTheme="minorEastAsia"/>
        </w:rPr>
        <w:fldChar w:fldCharType="begin"/>
      </w:r>
      <w:r>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Pr>
          <w:rFonts w:eastAsiaTheme="minorEastAsia"/>
        </w:rPr>
        <w:fldChar w:fldCharType="separate"/>
      </w:r>
      <w:r>
        <w:rPr>
          <w:rFonts w:eastAsiaTheme="minorEastAsia"/>
          <w:noProof/>
        </w:rPr>
        <w:t>(R Core Team 2019)</w:t>
      </w:r>
      <w:r>
        <w:rPr>
          <w:rFonts w:eastAsiaTheme="minorEastAsia"/>
        </w:rPr>
        <w:fldChar w:fldCharType="end"/>
      </w:r>
      <w:r>
        <w:rPr>
          <w:rFonts w:eastAsiaTheme="minorEastAsia"/>
        </w:rPr>
        <w:t xml:space="preserve">. </w:t>
      </w:r>
      <w:r w:rsidR="004964EC">
        <w:rPr>
          <w:rFonts w:eastAsiaTheme="minorEastAsia"/>
        </w:rPr>
        <w:t>While rarified richness is reported in supplemental appendices, further analyses and discussion regarding diversity utilize the Shannon</w:t>
      </w:r>
      <w:r w:rsidR="00241A8B">
        <w:rPr>
          <w:rFonts w:eastAsiaTheme="minorEastAsia"/>
        </w:rPr>
        <w:t>-Weiner</w:t>
      </w:r>
      <w:r w:rsidR="004964EC">
        <w:rPr>
          <w:rFonts w:eastAsiaTheme="minorEastAsia"/>
        </w:rPr>
        <w:t xml:space="preserve"> </w:t>
      </w:r>
      <w:r w:rsidR="00241A8B">
        <w:rPr>
          <w:rFonts w:eastAsiaTheme="minorEastAsia"/>
        </w:rPr>
        <w:t>i</w:t>
      </w:r>
      <w:r w:rsidR="004964EC">
        <w:rPr>
          <w:rFonts w:eastAsiaTheme="minorEastAsia"/>
        </w:rPr>
        <w:t xml:space="preserve">ndex which incorporates species evenness in addition to richness. </w:t>
      </w:r>
      <w:r w:rsidR="00697FA6">
        <w:rPr>
          <w:rFonts w:eastAsiaTheme="minorEastAsia"/>
        </w:rPr>
        <w:t xml:space="preserve">We </w:t>
      </w:r>
      <w:r w:rsidR="00A84478">
        <w:rPr>
          <w:rFonts w:eastAsiaTheme="minorEastAsia"/>
        </w:rPr>
        <w:t>used</w:t>
      </w:r>
      <w:r w:rsidR="00AF5690">
        <w:rPr>
          <w:rFonts w:eastAsiaTheme="minorEastAsia"/>
        </w:rPr>
        <w:t xml:space="preserve"> </w:t>
      </w:r>
      <w:r w:rsidR="00241A8B">
        <w:rPr>
          <w:rFonts w:eastAsiaTheme="minorEastAsia"/>
        </w:rPr>
        <w:t xml:space="preserve">linear regression </w:t>
      </w:r>
      <w:r w:rsidR="00697FA6">
        <w:rPr>
          <w:rFonts w:eastAsiaTheme="minorEastAsia"/>
        </w:rPr>
        <w:t xml:space="preserve">to </w:t>
      </w:r>
      <w:r w:rsidR="00241A8B">
        <w:rPr>
          <w:rFonts w:eastAsiaTheme="minorEastAsia"/>
        </w:rPr>
        <w:t xml:space="preserve">evaluate community diversity relationships </w:t>
      </w:r>
      <w:r w:rsidR="00D76CE9">
        <w:rPr>
          <w:rFonts w:eastAsiaTheme="minorEastAsia"/>
        </w:rPr>
        <w:t xml:space="preserve">with </w:t>
      </w:r>
      <w:r w:rsidR="00D85031">
        <w:rPr>
          <w:rFonts w:eastAsiaTheme="minorEastAsia"/>
        </w:rPr>
        <w:t>the precipitation</w:t>
      </w:r>
      <w:r w:rsidR="00241A8B">
        <w:rPr>
          <w:rFonts w:eastAsiaTheme="minorEastAsia"/>
        </w:rPr>
        <w:t xml:space="preserve"> gradient and each environmental predictor (Fig</w:t>
      </w:r>
      <w:r w:rsidR="000D525F">
        <w:rPr>
          <w:rFonts w:eastAsiaTheme="minorEastAsia"/>
        </w:rPr>
        <w:t>.</w:t>
      </w:r>
      <w:r w:rsidR="00241A8B">
        <w:rPr>
          <w:rFonts w:eastAsiaTheme="minorEastAsia"/>
        </w:rPr>
        <w:t xml:space="preserve"> </w:t>
      </w:r>
      <w:r w:rsidR="000D525F">
        <w:rPr>
          <w:rFonts w:eastAsiaTheme="minorEastAsia"/>
        </w:rPr>
        <w:t>3</w:t>
      </w:r>
      <w:r w:rsidR="006A4672">
        <w:rPr>
          <w:rFonts w:eastAsiaTheme="minorEastAsia"/>
        </w:rPr>
        <w:t>, Fig.</w:t>
      </w:r>
      <w:r w:rsidR="00241A8B">
        <w:rPr>
          <w:rFonts w:eastAsiaTheme="minorEastAsia"/>
        </w:rPr>
        <w:t xml:space="preserve"> </w:t>
      </w:r>
      <w:r w:rsidR="000D525F">
        <w:rPr>
          <w:rFonts w:eastAsiaTheme="minorEastAsia"/>
        </w:rPr>
        <w:t>4</w:t>
      </w:r>
      <w:r w:rsidR="00241A8B">
        <w:rPr>
          <w:rFonts w:eastAsiaTheme="minorEastAsia"/>
        </w:rPr>
        <w:t>, Table 4</w:t>
      </w:r>
      <w:r w:rsidR="006A4672">
        <w:rPr>
          <w:rFonts w:eastAsiaTheme="minorEastAsia"/>
        </w:rPr>
        <w:t>, Table</w:t>
      </w:r>
      <w:r w:rsidR="00241A8B">
        <w:rPr>
          <w:rFonts w:eastAsiaTheme="minorEastAsia"/>
        </w:rPr>
        <w:t xml:space="preserve"> 7)</w:t>
      </w:r>
      <w:r w:rsidR="00697FA6">
        <w:rPr>
          <w:rFonts w:eastAsiaTheme="minorEastAsia"/>
        </w:rPr>
        <w:t xml:space="preserve">. </w:t>
      </w:r>
      <w:r w:rsidR="00A84478">
        <w:rPr>
          <w:rFonts w:eastAsiaTheme="minorEastAsia"/>
        </w:rPr>
        <w:t>To create a predictive model of community</w:t>
      </w:r>
      <w:r w:rsidR="00D76CE9">
        <w:rPr>
          <w:rFonts w:eastAsiaTheme="minorEastAsia"/>
        </w:rPr>
        <w:t xml:space="preserve"> diversity</w:t>
      </w:r>
      <w:r w:rsidR="00A84478">
        <w:rPr>
          <w:rFonts w:eastAsiaTheme="minorEastAsia"/>
        </w:rPr>
        <w:t xml:space="preserve">, we </w:t>
      </w:r>
      <w:r w:rsidR="002E5215">
        <w:rPr>
          <w:rFonts w:eastAsiaTheme="minorEastAsia"/>
        </w:rPr>
        <w:t xml:space="preserve">used multiple regression with an additive global model utilizing all seven environmental predictors </w:t>
      </w:r>
      <w:r w:rsidR="00AF5690">
        <w:rPr>
          <w:rFonts w:eastAsiaTheme="minorEastAsia"/>
        </w:rPr>
        <w:t xml:space="preserve">and </w:t>
      </w:r>
      <w:del w:id="1" w:author="Christopher J. Patrick" w:date="2021-02-02T16:20:00Z">
        <w:r w:rsidR="00A84478" w:rsidDel="00425A8F">
          <w:rPr>
            <w:rFonts w:eastAsiaTheme="minorEastAsia"/>
          </w:rPr>
          <w:delText xml:space="preserve"> </w:delText>
        </w:r>
      </w:del>
      <w:r w:rsidR="00A84478">
        <w:rPr>
          <w:rFonts w:eastAsiaTheme="minorEastAsia"/>
        </w:rPr>
        <w:t>ranked them using Aikake’s information criterion corrected for small sample sizes (AIC</w:t>
      </w:r>
      <w:r w:rsidR="00A84478">
        <w:rPr>
          <w:rFonts w:eastAsiaTheme="minorEastAsia"/>
          <w:vertAlign w:val="subscript"/>
        </w:rPr>
        <w:t>c</w:t>
      </w:r>
      <w:r w:rsidR="00A84478">
        <w:rPr>
          <w:rFonts w:eastAsiaTheme="minorEastAsia"/>
        </w:rPr>
        <w:t>).</w:t>
      </w:r>
      <w:r w:rsidR="00AF5690">
        <w:rPr>
          <w:rFonts w:eastAsiaTheme="minorEastAsia"/>
        </w:rPr>
        <w:t xml:space="preserve"> All the results were compared to the best overall model by calculating the difference in AIC</w:t>
      </w:r>
      <w:r w:rsidR="00AF5690">
        <w:rPr>
          <w:rFonts w:eastAsiaTheme="minorEastAsia"/>
          <w:vertAlign w:val="subscript"/>
        </w:rPr>
        <w:t>c</w:t>
      </w:r>
      <w:r w:rsidR="00AF5690">
        <w:rPr>
          <w:rFonts w:eastAsiaTheme="minorEastAsia"/>
        </w:rPr>
        <w:t xml:space="preserve"> values (</w:t>
      </w:r>
      <w:r w:rsidR="00AF5690" w:rsidRPr="009F6AB4">
        <w:rPr>
          <w:shd w:val="clear" w:color="auto" w:fill="FFFFFF"/>
        </w:rPr>
        <w:t>Δ</w:t>
      </w:r>
      <w:r w:rsidR="00AF5690">
        <w:rPr>
          <w:rFonts w:eastAsiaTheme="minorEastAsia"/>
        </w:rPr>
        <w:t>AIC</w:t>
      </w:r>
      <w:r w:rsidR="00AF5690">
        <w:rPr>
          <w:rFonts w:eastAsiaTheme="minorEastAsia"/>
          <w:vertAlign w:val="subscript"/>
        </w:rPr>
        <w:t>c</w:t>
      </w:r>
      <w:r w:rsidR="00AF5690">
        <w:rPr>
          <w:rFonts w:eastAsiaTheme="minorEastAsia"/>
        </w:rPr>
        <w:t xml:space="preserve">). Models with </w:t>
      </w:r>
      <w:r w:rsidR="00AF5690" w:rsidRPr="00342463">
        <w:rPr>
          <w:shd w:val="clear" w:color="auto" w:fill="FFFFFF"/>
        </w:rPr>
        <w:t>Δ</w:t>
      </w:r>
      <w:r w:rsidR="00AF5690">
        <w:rPr>
          <w:rFonts w:eastAsiaTheme="minorEastAsia"/>
        </w:rPr>
        <w:t>AIC</w:t>
      </w:r>
      <w:r w:rsidR="00AF5690">
        <w:rPr>
          <w:rFonts w:eastAsiaTheme="minorEastAsia"/>
          <w:vertAlign w:val="subscript"/>
        </w:rPr>
        <w:t>c</w:t>
      </w:r>
      <w:r w:rsidR="00AF5690">
        <w:rPr>
          <w:rFonts w:eastAsiaTheme="minorEastAsia"/>
        </w:rPr>
        <w:t xml:space="preserve"> &lt; 10 are reported (Tables: 6 &amp; 8) and models with </w:t>
      </w:r>
      <w:r w:rsidR="00AF5690" w:rsidRPr="00342463">
        <w:rPr>
          <w:shd w:val="clear" w:color="auto" w:fill="FFFFFF"/>
        </w:rPr>
        <w:t>Δ</w:t>
      </w:r>
      <w:r w:rsidR="00AF5690">
        <w:rPr>
          <w:rFonts w:eastAsiaTheme="minorEastAsia"/>
        </w:rPr>
        <w:t>AIC</w:t>
      </w:r>
      <w:r w:rsidR="00AF5690">
        <w:rPr>
          <w:rFonts w:eastAsiaTheme="minorEastAsia"/>
          <w:vertAlign w:val="subscript"/>
        </w:rPr>
        <w:t>c</w:t>
      </w:r>
      <w:r w:rsidR="00AF5690">
        <w:rPr>
          <w:rFonts w:eastAsiaTheme="minorEastAsia"/>
        </w:rPr>
        <w:t xml:space="preserve"> &lt; 2 were considered to have substantial support </w:t>
      </w:r>
      <w:r w:rsidR="00AF5690">
        <w:rPr>
          <w:rFonts w:eastAsiaTheme="minorEastAsia"/>
        </w:rPr>
        <w:fldChar w:fldCharType="begin"/>
      </w:r>
      <w:r w:rsidR="00AF5690">
        <w:rPr>
          <w:rFonts w:eastAsiaTheme="minorEastAsia"/>
        </w:rPr>
        <w:instrText xml:space="preserve"> ADDIN ZOTERO_ITEM CSL_CITATION {"citationID":"HxMKgeSD","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AF5690">
        <w:rPr>
          <w:rFonts w:eastAsiaTheme="minorEastAsia"/>
        </w:rPr>
        <w:fldChar w:fldCharType="separate"/>
      </w:r>
      <w:r w:rsidR="00AF5690" w:rsidRPr="00A84478">
        <w:t>(Burnham and Anderson 2002)</w:t>
      </w:r>
      <w:r w:rsidR="00AF5690">
        <w:rPr>
          <w:rFonts w:eastAsiaTheme="minorEastAsia"/>
        </w:rPr>
        <w:fldChar w:fldCharType="end"/>
      </w:r>
      <w:r w:rsidR="00AF5690">
        <w:rPr>
          <w:rFonts w:eastAsiaTheme="minorEastAsia"/>
        </w:rPr>
        <w:t>.</w:t>
      </w:r>
    </w:p>
    <w:p w14:paraId="48489358" w14:textId="2AAF8BCF" w:rsidR="009D21F2" w:rsidRPr="00B478D9" w:rsidRDefault="00D538C9" w:rsidP="00293C4B">
      <w:pPr>
        <w:spacing w:line="360" w:lineRule="auto"/>
        <w:ind w:firstLine="720"/>
        <w:contextualSpacing/>
        <w:rPr>
          <w:rFonts w:eastAsiaTheme="minorEastAsia"/>
        </w:rPr>
      </w:pPr>
      <w:r>
        <w:rPr>
          <w:rFonts w:eastAsiaTheme="minorEastAsia"/>
        </w:rPr>
        <w:t xml:space="preserve">To discern compositional shifts </w:t>
      </w:r>
      <w:r w:rsidR="00425A8F">
        <w:rPr>
          <w:rFonts w:eastAsiaTheme="minorEastAsia"/>
        </w:rPr>
        <w:t xml:space="preserve">in fish and invertebrates </w:t>
      </w:r>
      <w:r>
        <w:rPr>
          <w:rFonts w:eastAsiaTheme="minorEastAsia"/>
        </w:rPr>
        <w:t xml:space="preserve">across the </w:t>
      </w:r>
      <w:r w:rsidR="00425A8F">
        <w:rPr>
          <w:rFonts w:eastAsiaTheme="minorEastAsia"/>
        </w:rPr>
        <w:t xml:space="preserve">precipitation </w:t>
      </w:r>
      <w:r>
        <w:rPr>
          <w:rFonts w:eastAsiaTheme="minorEastAsia"/>
        </w:rPr>
        <w:t>gradient, w</w:t>
      </w:r>
      <w:r w:rsidR="00D86797">
        <w:rPr>
          <w:rFonts w:eastAsiaTheme="minorEastAsia"/>
        </w:rPr>
        <w:t xml:space="preserve">e </w:t>
      </w:r>
      <w:r w:rsidR="009D21F2">
        <w:rPr>
          <w:rFonts w:eastAsiaTheme="minorEastAsia"/>
        </w:rPr>
        <w:t>used</w:t>
      </w:r>
      <w:r w:rsidR="00D86797">
        <w:rPr>
          <w:rFonts w:eastAsiaTheme="minorEastAsia"/>
        </w:rPr>
        <w:t xml:space="preserve"> Redundancy Analysis (RDA)</w:t>
      </w:r>
      <w:r>
        <w:rPr>
          <w:rFonts w:eastAsiaTheme="minorEastAsia"/>
        </w:rPr>
        <w:t>,</w:t>
      </w:r>
      <w:r w:rsidR="00D86797">
        <w:rPr>
          <w:rFonts w:eastAsiaTheme="minorEastAsia"/>
        </w:rPr>
        <w:t xml:space="preserve"> constrained by precipitation</w:t>
      </w:r>
      <w:r>
        <w:rPr>
          <w:rFonts w:eastAsiaTheme="minorEastAsia"/>
        </w:rPr>
        <w:t>,</w:t>
      </w:r>
      <w:r w:rsidR="00D86797">
        <w:rPr>
          <w:rFonts w:eastAsiaTheme="minorEastAsia"/>
        </w:rPr>
        <w:t xml:space="preserve"> on Hellinger-transformed community data</w:t>
      </w:r>
      <w:r w:rsidR="00425A8F">
        <w:rPr>
          <w:rFonts w:eastAsiaTheme="minorEastAsia"/>
        </w:rPr>
        <w:t xml:space="preserve"> for each group</w:t>
      </w:r>
      <w:r w:rsidR="00D86797">
        <w:rPr>
          <w:rFonts w:eastAsiaTheme="minorEastAsia"/>
        </w:rPr>
        <w:t xml:space="preserve"> </w:t>
      </w:r>
      <w:r w:rsidR="00D86797">
        <w:rPr>
          <w:rFonts w:eastAsiaTheme="minorEastAsia"/>
        </w:rPr>
        <w:fldChar w:fldCharType="begin"/>
      </w:r>
      <w:r w:rsidR="00D86797">
        <w:rPr>
          <w:rFonts w:eastAsiaTheme="minorEastAsia"/>
        </w:rPr>
        <w:instrText xml:space="preserve"> ADDIN ZOTERO_ITEM CSL_CITATION {"citationID":"e7WqOhL7","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D86797">
        <w:rPr>
          <w:rFonts w:eastAsiaTheme="minorEastAsia"/>
        </w:rPr>
        <w:fldChar w:fldCharType="separate"/>
      </w:r>
      <w:r w:rsidR="00D86797" w:rsidRPr="00D86797">
        <w:t>(Pierre Legendre and Gallagher 2001; P. Legendre and Legendre 2012)</w:t>
      </w:r>
      <w:r w:rsidR="00D86797">
        <w:rPr>
          <w:rFonts w:eastAsiaTheme="minorEastAsia"/>
        </w:rPr>
        <w:fldChar w:fldCharType="end"/>
      </w:r>
      <w:r w:rsidR="00D86797">
        <w:rPr>
          <w:rFonts w:eastAsiaTheme="minorEastAsia"/>
        </w:rPr>
        <w:t xml:space="preserve">. </w:t>
      </w:r>
      <w:r w:rsidR="00273803">
        <w:rPr>
          <w:rFonts w:eastAsiaTheme="minorEastAsia"/>
        </w:rPr>
        <w:t xml:space="preserve"> </w:t>
      </w:r>
      <w:r w:rsidR="00425A8F">
        <w:rPr>
          <w:rFonts w:eastAsiaTheme="minorEastAsia"/>
        </w:rPr>
        <w:t>W</w:t>
      </w:r>
      <w:r w:rsidR="00B478D9" w:rsidRPr="001A3D2B">
        <w:rPr>
          <w:rFonts w:eastAsiaTheme="minorEastAsia"/>
        </w:rPr>
        <w:t xml:space="preserve">e </w:t>
      </w:r>
      <w:r w:rsidR="00425A8F">
        <w:rPr>
          <w:rFonts w:eastAsiaTheme="minorEastAsia"/>
        </w:rPr>
        <w:t xml:space="preserve">then fit the species and </w:t>
      </w:r>
      <w:r w:rsidR="00B478D9" w:rsidRPr="001A3D2B">
        <w:rPr>
          <w:rFonts w:eastAsiaTheme="minorEastAsia"/>
        </w:rPr>
        <w:t xml:space="preserve">environmental variables to each ordination </w:t>
      </w:r>
      <w:r w:rsidR="00B478D9">
        <w:rPr>
          <w:rFonts w:eastAsiaTheme="minorEastAsia"/>
        </w:rPr>
        <w:t xml:space="preserve">using the ‘envfit’ function </w:t>
      </w:r>
      <w:r w:rsidR="00425A8F">
        <w:rPr>
          <w:rFonts w:eastAsiaTheme="minorEastAsia"/>
        </w:rPr>
        <w:t>in the vegan library in the statistical program R</w:t>
      </w:r>
      <w:r w:rsidR="00B478D9" w:rsidRPr="00B478D9">
        <w:rPr>
          <w:rFonts w:eastAsiaTheme="minorEastAsia"/>
          <w:noProof/>
        </w:rPr>
        <w:t xml:space="preserve"> </w:t>
      </w:r>
      <w:r w:rsidR="00425A8F">
        <w:rPr>
          <w:rFonts w:eastAsiaTheme="minorEastAsia"/>
          <w:noProof/>
        </w:rPr>
        <w:t>(</w:t>
      </w:r>
      <w:r w:rsidR="00B478D9">
        <w:rPr>
          <w:rFonts w:eastAsiaTheme="minorEastAsia"/>
          <w:noProof/>
        </w:rPr>
        <w:t>Oksanen, Blanchet et al. 2019)</w:t>
      </w:r>
      <w:r w:rsidR="00B478D9">
        <w:rPr>
          <w:rFonts w:eastAsiaTheme="minorEastAsia"/>
        </w:rPr>
        <w:t>. This function fits environmental vectors onto the ordination by calculating the maximum correlation with the projection of points (sites in this case)</w:t>
      </w:r>
      <w:r w:rsidR="00B478D9" w:rsidRPr="001A3D2B">
        <w:rPr>
          <w:rFonts w:eastAsiaTheme="minorEastAsia"/>
        </w:rPr>
        <w:t>.</w:t>
      </w:r>
      <w:r w:rsidR="00B478D9">
        <w:rPr>
          <w:rFonts w:eastAsiaTheme="minorEastAsia"/>
        </w:rPr>
        <w:t xml:space="preserve"> </w:t>
      </w:r>
      <w:r w:rsidR="00B478D9">
        <w:rPr>
          <w:rFonts w:eastAsiaTheme="minorEastAsia"/>
          <w:vertAlign w:val="superscript"/>
        </w:rPr>
        <w:t xml:space="preserve"> </w:t>
      </w:r>
      <w:r w:rsidR="00B478D9">
        <w:rPr>
          <w:rFonts w:eastAsiaTheme="minorEastAsia"/>
        </w:rPr>
        <w:t xml:space="preserve">The direction of each arrow is determined by the average directional cosines and the distance to the origin </w:t>
      </w:r>
      <w:r w:rsidR="00126E30">
        <w:rPr>
          <w:rFonts w:eastAsiaTheme="minorEastAsia"/>
        </w:rPr>
        <w:t xml:space="preserve">is </w:t>
      </w:r>
      <w:r w:rsidR="00B478D9">
        <w:rPr>
          <w:rFonts w:eastAsiaTheme="minorEastAsia"/>
        </w:rPr>
        <w:t xml:space="preserve">scaled by </w:t>
      </w:r>
      <w:r w:rsidR="00126E30">
        <w:rPr>
          <w:rFonts w:eastAsiaTheme="minorEastAsia"/>
        </w:rPr>
        <w:t>each variable’s</w:t>
      </w:r>
      <w:r w:rsidR="00B478D9">
        <w:rPr>
          <w:rFonts w:eastAsiaTheme="minorEastAsia"/>
        </w:rPr>
        <w:t xml:space="preserve"> correlation</w:t>
      </w:r>
      <w:r w:rsidR="00126E30">
        <w:rPr>
          <w:rFonts w:eastAsiaTheme="minorEastAsia"/>
        </w:rPr>
        <w:t xml:space="preserve"> </w:t>
      </w:r>
      <w:r w:rsidR="00683D36">
        <w:rPr>
          <w:rFonts w:eastAsiaTheme="minorEastAsia"/>
        </w:rPr>
        <w:t>coefficient,</w:t>
      </w:r>
      <w:r w:rsidR="00B478D9">
        <w:rPr>
          <w:rFonts w:eastAsiaTheme="minorEastAsia"/>
        </w:rPr>
        <w:t xml:space="preserve"> so that “weak”</w:t>
      </w:r>
      <w:r w:rsidR="00126E30">
        <w:rPr>
          <w:rFonts w:eastAsiaTheme="minorEastAsia"/>
        </w:rPr>
        <w:t xml:space="preserve"> </w:t>
      </w:r>
      <w:r w:rsidR="00B478D9">
        <w:rPr>
          <w:rFonts w:eastAsiaTheme="minorEastAsia"/>
        </w:rPr>
        <w:t xml:space="preserve">predictors have </w:t>
      </w:r>
      <w:r w:rsidR="00126E30">
        <w:rPr>
          <w:rFonts w:eastAsiaTheme="minorEastAsia"/>
        </w:rPr>
        <w:t>shorter</w:t>
      </w:r>
      <w:r w:rsidR="00B478D9">
        <w:rPr>
          <w:rFonts w:eastAsiaTheme="minorEastAsia"/>
        </w:rPr>
        <w:t xml:space="preserve"> arrows than “strong” predictors (Tables: 5 &amp; 9). </w:t>
      </w:r>
    </w:p>
    <w:p w14:paraId="3D5D8A4F" w14:textId="041979BF" w:rsidR="009F6AB4" w:rsidRPr="009F6AB4" w:rsidRDefault="009F6AB4" w:rsidP="00293C4B">
      <w:pPr>
        <w:spacing w:line="360" w:lineRule="auto"/>
        <w:contextualSpacing/>
        <w:rPr>
          <w:b/>
          <w:bCs/>
          <w:sz w:val="28"/>
        </w:rPr>
      </w:pPr>
    </w:p>
    <w:p w14:paraId="13819BC2" w14:textId="77777777" w:rsidR="009F6AB4" w:rsidRPr="009A7FCE" w:rsidRDefault="009F6AB4" w:rsidP="00293C4B">
      <w:pPr>
        <w:spacing w:line="360" w:lineRule="auto"/>
        <w:contextualSpacing/>
        <w:rPr>
          <w:b/>
          <w:bCs/>
          <w:sz w:val="28"/>
        </w:rPr>
      </w:pPr>
      <w:r w:rsidRPr="009A7FCE">
        <w:rPr>
          <w:b/>
          <w:bCs/>
          <w:sz w:val="28"/>
        </w:rPr>
        <w:t>Results</w:t>
      </w:r>
    </w:p>
    <w:p w14:paraId="6E411972" w14:textId="77777777" w:rsidR="009F6AB4" w:rsidRDefault="009F6AB4" w:rsidP="00293C4B">
      <w:pPr>
        <w:spacing w:line="360" w:lineRule="auto"/>
        <w:contextualSpacing/>
      </w:pPr>
      <w:r w:rsidRPr="00216EFF">
        <w:rPr>
          <w:i/>
          <w:iCs/>
        </w:rPr>
        <w:lastRenderedPageBreak/>
        <w:t xml:space="preserve">Site </w:t>
      </w:r>
      <w:r>
        <w:rPr>
          <w:i/>
          <w:iCs/>
        </w:rPr>
        <w:t xml:space="preserve">Overview: </w:t>
      </w:r>
    </w:p>
    <w:p w14:paraId="223A67CE" w14:textId="60CE14BA" w:rsidR="006E2B73" w:rsidRPr="00FD6FC3" w:rsidRDefault="009F6AB4" w:rsidP="00293C4B">
      <w:pPr>
        <w:spacing w:line="360" w:lineRule="auto"/>
        <w:contextualSpacing/>
      </w:pPr>
      <w:r>
        <w:t xml:space="preserve">The Principal Component Analysis </w:t>
      </w:r>
      <w:r w:rsidR="00C36ECB">
        <w:t xml:space="preserve">of </w:t>
      </w:r>
      <w:r w:rsidR="001503DF">
        <w:t>the study sites</w:t>
      </w:r>
      <w:r>
        <w:t xml:space="preserve"> </w:t>
      </w:r>
      <w:r w:rsidR="00C36ECB">
        <w:t>displays</w:t>
      </w:r>
      <w:r>
        <w:t xml:space="preserve"> </w:t>
      </w:r>
      <w:r w:rsidR="006E2B73">
        <w:t>p</w:t>
      </w:r>
      <w:r>
        <w:t xml:space="preserve">atterns of </w:t>
      </w:r>
      <w:r w:rsidR="006E2B73">
        <w:t xml:space="preserve">variation among </w:t>
      </w:r>
      <w:r>
        <w:t>environmental predictors along the gradient (Fig</w:t>
      </w:r>
      <w:r w:rsidR="000D525F">
        <w:t>.</w:t>
      </w:r>
      <w:r>
        <w:t xml:space="preserve"> 2). The first two principal component axes, PC1 and PC2, contain 43.2% and 19.9% of the variation within the environmental predictors among the sites</w:t>
      </w:r>
      <w:r w:rsidR="006E2B73">
        <w:t xml:space="preserve"> (Table </w:t>
      </w:r>
      <w:r w:rsidR="00FD6FC3">
        <w:t>2</w:t>
      </w:r>
      <w:r w:rsidR="006E2B73">
        <w:t>)</w:t>
      </w:r>
      <w:r>
        <w:t xml:space="preserve">. </w:t>
      </w:r>
      <w:r w:rsidR="006E2B73">
        <w:t>It is visually apparent that the sample sites</w:t>
      </w:r>
      <w:r>
        <w:t xml:space="preserve">, colored by </w:t>
      </w:r>
      <w:r w:rsidR="006E2B73">
        <w:t>precipitation</w:t>
      </w:r>
      <w:r>
        <w:t xml:space="preserve">, stratify </w:t>
      </w:r>
      <w:r w:rsidR="006E2B73">
        <w:t xml:space="preserve">concordantly with annual rainfall </w:t>
      </w:r>
      <w:r>
        <w:t>along Principal Component Axis 1 (PC1).</w:t>
      </w:r>
      <w:r w:rsidR="006E2B73">
        <w:t xml:space="preserve"> Predictor variable vectors with similar directionality (parallel axes) </w:t>
      </w:r>
      <w:r w:rsidR="00FD6FC3">
        <w:t xml:space="preserve">can be inferred to </w:t>
      </w:r>
      <w:r w:rsidR="006E2B73">
        <w:t xml:space="preserve">covary. </w:t>
      </w:r>
      <w:r w:rsidR="00FD6FC3">
        <w:t xml:space="preserve">The PCA indicates that </w:t>
      </w:r>
      <w:r w:rsidR="006E2B73">
        <w:t>conductivity negatively covaries with precipitation and low-flow pulse % negatively covaries with flash index.</w:t>
      </w:r>
      <w:r w:rsidR="00FD6FC3">
        <w:t xml:space="preserve"> A pairs r</w:t>
      </w:r>
      <w:r w:rsidR="006E2B73">
        <w:t xml:space="preserve">egression analysis of the seven environmental variables </w:t>
      </w:r>
      <w:r w:rsidR="00FD6FC3">
        <w:t>reveals</w:t>
      </w:r>
      <w:r w:rsidR="006E2B73">
        <w:t xml:space="preserve"> </w:t>
      </w:r>
      <w:r w:rsidR="00657BF6">
        <w:t>two</w:t>
      </w:r>
      <w:r w:rsidR="006E2B73">
        <w:t xml:space="preserve"> significant (</w:t>
      </w:r>
      <w:r w:rsidR="006E2B73">
        <w:rPr>
          <w:i/>
          <w:iCs/>
        </w:rPr>
        <w:t>p</w:t>
      </w:r>
      <w:r w:rsidR="006E2B73">
        <w:t xml:space="preserve">-value &lt; 0.05) </w:t>
      </w:r>
      <w:r w:rsidR="001503DF">
        <w:t>correlations</w:t>
      </w:r>
      <w:r w:rsidR="00FD6FC3">
        <w:t xml:space="preserve"> (Table 3). Conductivity negatively correlates with precipitation. NH</w:t>
      </w:r>
      <w:r w:rsidR="00FD6FC3">
        <w:rPr>
          <w:vertAlign w:val="subscript"/>
        </w:rPr>
        <w:t>4</w:t>
      </w:r>
      <w:r w:rsidR="00FD6FC3">
        <w:rPr>
          <w:vertAlign w:val="superscript"/>
        </w:rPr>
        <w:t>+</w:t>
      </w:r>
      <w:r w:rsidR="00FD6FC3">
        <w:t xml:space="preserve"> positively correlates with canopy coverage. </w:t>
      </w:r>
    </w:p>
    <w:p w14:paraId="084EDAB4" w14:textId="77777777" w:rsidR="00A870E1" w:rsidRPr="000976FE" w:rsidRDefault="00A870E1" w:rsidP="00293C4B">
      <w:pPr>
        <w:spacing w:line="360" w:lineRule="auto"/>
        <w:contextualSpacing/>
      </w:pPr>
    </w:p>
    <w:p w14:paraId="4A49F665" w14:textId="2E5B9885" w:rsidR="000976FE" w:rsidRPr="00535662" w:rsidRDefault="000976FE" w:rsidP="00293C4B">
      <w:pPr>
        <w:spacing w:line="360" w:lineRule="auto"/>
        <w:contextualSpacing/>
      </w:pPr>
      <w:r>
        <w:rPr>
          <w:i/>
          <w:iCs/>
        </w:rPr>
        <w:t xml:space="preserve">Fish </w:t>
      </w:r>
      <w:r w:rsidRPr="00171020">
        <w:rPr>
          <w:i/>
          <w:iCs/>
        </w:rPr>
        <w:t>Community</w:t>
      </w:r>
      <w:r>
        <w:t xml:space="preserve">: </w:t>
      </w:r>
      <w:r w:rsidR="001503DF">
        <w:t>E</w:t>
      </w:r>
      <w:r w:rsidR="00FD6FC3">
        <w:t>ighteen</w:t>
      </w:r>
      <w:r w:rsidRPr="00BE3457">
        <w:t xml:space="preserve"> fish species </w:t>
      </w:r>
      <w:r>
        <w:t xml:space="preserve">were identified </w:t>
      </w:r>
      <w:r w:rsidR="001503DF">
        <w:t xml:space="preserve">among </w:t>
      </w:r>
      <w:r>
        <w:t xml:space="preserve">the </w:t>
      </w:r>
      <w:r w:rsidR="00C43FA8">
        <w:t>surveyed sites</w:t>
      </w:r>
      <w:r>
        <w:t>. Proceeding from semi-arid to sub-humid sites, fish Shannon index increases from 0.64 - 1.81, richness increases from 2 - 7 species, and rarified richness increases from 2.09 - 5.48 species</w:t>
      </w:r>
      <w:r w:rsidR="001503DF">
        <w:t xml:space="preserve"> (</w:t>
      </w:r>
      <w:r w:rsidR="00D31575">
        <w:t>Supplemental Data S2</w:t>
      </w:r>
      <w:r w:rsidR="001503DF">
        <w:t>)</w:t>
      </w:r>
      <w:r>
        <w:t xml:space="preserve">. </w:t>
      </w:r>
      <w:r w:rsidR="00535662">
        <w:t>Regression analysis indicates</w:t>
      </w:r>
      <w:r w:rsidR="00FE4C68">
        <w:t xml:space="preserve"> that</w:t>
      </w:r>
      <w:r w:rsidR="00535662">
        <w:t xml:space="preserve"> </w:t>
      </w:r>
      <w:r w:rsidR="00FE4C68">
        <w:t xml:space="preserve">fish </w:t>
      </w:r>
      <w:r w:rsidR="0087414E">
        <w:t xml:space="preserve">Shannon </w:t>
      </w:r>
      <w:r w:rsidR="00FE4C68">
        <w:t xml:space="preserve">diversity </w:t>
      </w:r>
      <w:r w:rsidR="001503DF">
        <w:t xml:space="preserve">is positively </w:t>
      </w:r>
      <w:r w:rsidR="00FE4C68">
        <w:t>correlate</w:t>
      </w:r>
      <w:r w:rsidR="001503DF">
        <w:t>d</w:t>
      </w:r>
      <w:r w:rsidR="00FE4C68">
        <w:t xml:space="preserve"> with precipitation and</w:t>
      </w:r>
      <w:r w:rsidR="0087414E">
        <w:t xml:space="preserve"> </w:t>
      </w:r>
      <w:r w:rsidR="00FE4C68">
        <w:t>negatively correlate</w:t>
      </w:r>
      <w:r w:rsidR="001503DF">
        <w:t>d</w:t>
      </w:r>
      <w:r w:rsidR="00FE4C68">
        <w:t xml:space="preserve"> with </w:t>
      </w:r>
      <w:r w:rsidR="00535662">
        <w:t>canopy coverage, conductivity, and NH</w:t>
      </w:r>
      <w:r w:rsidR="00535662">
        <w:rPr>
          <w:vertAlign w:val="subscript"/>
        </w:rPr>
        <w:t>4</w:t>
      </w:r>
      <w:r w:rsidR="00535662">
        <w:rPr>
          <w:vertAlign w:val="superscript"/>
        </w:rPr>
        <w:t>+</w:t>
      </w:r>
      <w:r w:rsidR="00FE4C68">
        <w:t xml:space="preserve"> (Fig</w:t>
      </w:r>
      <w:r w:rsidR="000D525F">
        <w:t>.</w:t>
      </w:r>
      <w:r w:rsidR="00FE4C68">
        <w:t xml:space="preserve"> 3</w:t>
      </w:r>
      <w:r w:rsidR="001503DF">
        <w:t xml:space="preserve">, </w:t>
      </w:r>
      <w:r w:rsidR="00B54F1A">
        <w:t>Table 4</w:t>
      </w:r>
      <w:r w:rsidR="00FE4C68">
        <w:t xml:space="preserve">). </w:t>
      </w:r>
      <w:r w:rsidR="002D1AF3">
        <w:t>The most plausible</w:t>
      </w:r>
      <w:r w:rsidR="00FE4C68">
        <w:rPr>
          <w:rFonts w:eastAsiaTheme="minorEastAsia"/>
        </w:rPr>
        <w:t xml:space="preserve"> </w:t>
      </w:r>
      <w:r w:rsidR="002D1AF3">
        <w:rPr>
          <w:rFonts w:eastAsiaTheme="minorEastAsia"/>
        </w:rPr>
        <w:t xml:space="preserve">multivariate regression </w:t>
      </w:r>
      <w:r w:rsidR="00FE4C68">
        <w:rPr>
          <w:rFonts w:eastAsiaTheme="minorEastAsia"/>
        </w:rPr>
        <w:t>model</w:t>
      </w:r>
      <w:r w:rsidR="002D1AF3">
        <w:rPr>
          <w:rFonts w:eastAsiaTheme="minorEastAsia"/>
        </w:rPr>
        <w:t xml:space="preserve"> of fish Shannon diversity include</w:t>
      </w:r>
      <w:r w:rsidR="0087414E">
        <w:rPr>
          <w:rFonts w:eastAsiaTheme="minorEastAsia"/>
        </w:rPr>
        <w:t>s</w:t>
      </w:r>
      <w:r w:rsidR="002D1AF3">
        <w:rPr>
          <w:rFonts w:eastAsiaTheme="minorEastAsia"/>
        </w:rPr>
        <w:t xml:space="preserve"> </w:t>
      </w:r>
      <w:r w:rsidR="00FE4C68">
        <w:rPr>
          <w:rFonts w:eastAsiaTheme="minorEastAsia"/>
        </w:rPr>
        <w:t>precipitation and Low</w:t>
      </w:r>
      <w:r w:rsidR="002D1AF3">
        <w:rPr>
          <w:rFonts w:eastAsiaTheme="minorEastAsia"/>
        </w:rPr>
        <w:t>-</w:t>
      </w:r>
      <w:r w:rsidR="00FE4C68">
        <w:rPr>
          <w:rFonts w:eastAsiaTheme="minorEastAsia"/>
        </w:rPr>
        <w:t>Flow Pulse Percent</w:t>
      </w:r>
      <w:r w:rsidR="002D1AF3">
        <w:rPr>
          <w:rFonts w:eastAsiaTheme="minorEastAsia"/>
        </w:rPr>
        <w:t xml:space="preserve"> (LFPP) and </w:t>
      </w:r>
      <w:r w:rsidR="0087414E">
        <w:rPr>
          <w:rFonts w:eastAsiaTheme="minorEastAsia"/>
        </w:rPr>
        <w:t>is</w:t>
      </w:r>
      <w:r w:rsidR="002D1AF3">
        <w:rPr>
          <w:rFonts w:eastAsiaTheme="minorEastAsia"/>
        </w:rPr>
        <w:t xml:space="preserve"> 2.5 times more likely than the next-best model (Table </w:t>
      </w:r>
      <w:r w:rsidR="0087414E">
        <w:rPr>
          <w:rFonts w:eastAsiaTheme="minorEastAsia"/>
        </w:rPr>
        <w:t>5</w:t>
      </w:r>
      <w:r w:rsidR="002D1AF3">
        <w:rPr>
          <w:rFonts w:eastAsiaTheme="minorEastAsia"/>
        </w:rPr>
        <w:t>)</w:t>
      </w:r>
      <w:r w:rsidR="00FE4C68">
        <w:rPr>
          <w:rFonts w:eastAsiaTheme="minorEastAsia"/>
        </w:rPr>
        <w:t xml:space="preserve">. </w:t>
      </w:r>
      <w:r w:rsidR="002D1AF3">
        <w:rPr>
          <w:rFonts w:eastAsiaTheme="minorEastAsia"/>
        </w:rPr>
        <w:t>The</w:t>
      </w:r>
      <w:r w:rsidR="00FE4C68">
        <w:rPr>
          <w:rFonts w:eastAsiaTheme="minorEastAsia"/>
        </w:rPr>
        <w:t xml:space="preserve"> second-best model</w:t>
      </w:r>
      <w:r w:rsidR="002D1AF3">
        <w:rPr>
          <w:rFonts w:eastAsiaTheme="minorEastAsia"/>
        </w:rPr>
        <w:t xml:space="preserve"> contains a single predictor,</w:t>
      </w:r>
      <w:r w:rsidR="00FE4C68">
        <w:rPr>
          <w:rFonts w:eastAsiaTheme="minorEastAsia"/>
        </w:rPr>
        <w:t xml:space="preserve"> precipitation</w:t>
      </w:r>
      <w:r w:rsidR="002D1AF3">
        <w:rPr>
          <w:rFonts w:eastAsiaTheme="minorEastAsia"/>
        </w:rPr>
        <w:t xml:space="preserve">. </w:t>
      </w:r>
      <w:r w:rsidR="0087414E">
        <w:rPr>
          <w:rFonts w:eastAsiaTheme="minorEastAsia"/>
        </w:rPr>
        <w:t xml:space="preserve">Across models, </w:t>
      </w:r>
      <w:r w:rsidR="001503DF">
        <w:rPr>
          <w:rFonts w:eastAsiaTheme="minorEastAsia"/>
        </w:rPr>
        <w:t xml:space="preserve">precipitation </w:t>
      </w:r>
      <w:r w:rsidR="002D1AF3">
        <w:rPr>
          <w:rFonts w:eastAsiaTheme="minorEastAsia"/>
        </w:rPr>
        <w:t xml:space="preserve">positively relates to Shannon diversity </w:t>
      </w:r>
      <w:r w:rsidR="0087414E">
        <w:rPr>
          <w:rFonts w:eastAsiaTheme="minorEastAsia"/>
        </w:rPr>
        <w:t>while</w:t>
      </w:r>
      <w:r w:rsidR="002D1AF3">
        <w:rPr>
          <w:rFonts w:eastAsiaTheme="minorEastAsia"/>
        </w:rPr>
        <w:t xml:space="preserve"> LFPP</w:t>
      </w:r>
      <w:r w:rsidR="00D85031">
        <w:rPr>
          <w:rFonts w:eastAsiaTheme="minorEastAsia"/>
        </w:rPr>
        <w:t xml:space="preserve"> </w:t>
      </w:r>
      <w:r w:rsidR="0087414E">
        <w:rPr>
          <w:rFonts w:eastAsiaTheme="minorEastAsia"/>
        </w:rPr>
        <w:t xml:space="preserve">is </w:t>
      </w:r>
      <w:r w:rsidR="00D85031">
        <w:rPr>
          <w:rFonts w:eastAsiaTheme="minorEastAsia"/>
        </w:rPr>
        <w:t xml:space="preserve">negatively </w:t>
      </w:r>
      <w:r w:rsidR="0087414E">
        <w:rPr>
          <w:rFonts w:eastAsiaTheme="minorEastAsia"/>
        </w:rPr>
        <w:t>related</w:t>
      </w:r>
      <w:r w:rsidR="00D85031">
        <w:rPr>
          <w:rFonts w:eastAsiaTheme="minorEastAsia"/>
        </w:rPr>
        <w:t>.</w:t>
      </w:r>
    </w:p>
    <w:p w14:paraId="16974BBC" w14:textId="6DD939E1" w:rsidR="000976FE" w:rsidRPr="00D1243A" w:rsidRDefault="000976FE" w:rsidP="00293C4B">
      <w:pPr>
        <w:spacing w:line="360" w:lineRule="auto"/>
        <w:ind w:firstLine="720"/>
        <w:contextualSpacing/>
      </w:pPr>
      <w:r>
        <w:t xml:space="preserve"> </w:t>
      </w:r>
      <w:r w:rsidR="003D0624">
        <w:t xml:space="preserve">The Redundancy Analysis </w:t>
      </w:r>
      <w:r w:rsidR="00EC382A">
        <w:t xml:space="preserve">(RDA) </w:t>
      </w:r>
      <w:r w:rsidR="003D0624">
        <w:t>of fish communities constrained to precipitation captures 23.6% of the overall variation in the horizontal axis (RDA1) and 25.4% in the vertical axis (PC1)</w:t>
      </w:r>
      <w:r w:rsidR="00EC382A">
        <w:t xml:space="preserve"> (Fig</w:t>
      </w:r>
      <w:r w:rsidR="006A4672">
        <w:t>.</w:t>
      </w:r>
      <w:r w:rsidR="00EC382A">
        <w:t xml:space="preserve"> </w:t>
      </w:r>
      <w:del w:id="2" w:author="Christopher J. Patrick" w:date="2021-03-24T14:16:00Z">
        <w:r w:rsidR="00B54F1A" w:rsidDel="00BF29B1">
          <w:delText>4</w:delText>
        </w:r>
      </w:del>
      <w:ins w:id="3" w:author="Christopher J. Patrick" w:date="2021-03-24T14:16:00Z">
        <w:r w:rsidR="00BF29B1">
          <w:t>3</w:t>
        </w:r>
      </w:ins>
      <w:r w:rsidR="00EC382A">
        <w:t>)</w:t>
      </w:r>
      <w:r w:rsidR="003D0624">
        <w:t xml:space="preserve">.  </w:t>
      </w:r>
      <w:r w:rsidR="00EC382A">
        <w:t xml:space="preserve">Sites are stratified in ordination space horizontally according to annual rainfall; </w:t>
      </w:r>
      <w:r w:rsidR="008E3936">
        <w:t>the fitted precipitation vector has a significant correlation within the ordination and is close</w:t>
      </w:r>
      <w:r w:rsidR="00870393">
        <w:t xml:space="preserve">ly aligned with </w:t>
      </w:r>
      <w:r w:rsidR="008E3936">
        <w:t xml:space="preserve">RDA1 (Table </w:t>
      </w:r>
      <w:r w:rsidR="0087414E">
        <w:t>6</w:t>
      </w:r>
      <w:r w:rsidR="008E3936">
        <w:t>).</w:t>
      </w:r>
      <w:r w:rsidR="00EC382A">
        <w:t xml:space="preserve"> </w:t>
      </w:r>
      <w:r w:rsidR="00870393">
        <w:t>Five statistically significant, fitted</w:t>
      </w:r>
      <w:r w:rsidR="007310D5">
        <w:t xml:space="preserve"> species vectors</w:t>
      </w:r>
      <w:r w:rsidR="003D0624">
        <w:t xml:space="preserve"> </w:t>
      </w:r>
      <w:r w:rsidR="007310D5">
        <w:t xml:space="preserve">indicate </w:t>
      </w:r>
      <w:r w:rsidR="003D0624">
        <w:t xml:space="preserve">that species compositions shift from </w:t>
      </w:r>
      <w:r w:rsidR="007310D5">
        <w:t>small, elongate live-bearer taxa (</w:t>
      </w:r>
      <w:r w:rsidR="007310D5" w:rsidRPr="007310D5">
        <w:rPr>
          <w:i/>
          <w:iCs/>
        </w:rPr>
        <w:t>P</w:t>
      </w:r>
      <w:r w:rsidR="00C34749">
        <w:rPr>
          <w:i/>
          <w:iCs/>
        </w:rPr>
        <w:t>oecilia</w:t>
      </w:r>
      <w:r w:rsidR="007310D5" w:rsidRPr="007310D5">
        <w:rPr>
          <w:i/>
          <w:iCs/>
        </w:rPr>
        <w:t xml:space="preserve"> latipinna</w:t>
      </w:r>
      <w:r w:rsidR="007310D5">
        <w:t xml:space="preserve">, and </w:t>
      </w:r>
      <w:r w:rsidR="007310D5" w:rsidRPr="007310D5">
        <w:rPr>
          <w:i/>
          <w:iCs/>
        </w:rPr>
        <w:t>G</w:t>
      </w:r>
      <w:r w:rsidR="00C34749">
        <w:rPr>
          <w:i/>
          <w:iCs/>
        </w:rPr>
        <w:t xml:space="preserve">ambusia </w:t>
      </w:r>
      <w:r w:rsidR="007310D5" w:rsidRPr="007310D5">
        <w:rPr>
          <w:i/>
          <w:iCs/>
        </w:rPr>
        <w:t>affinis</w:t>
      </w:r>
      <w:r w:rsidR="007310D5">
        <w:t xml:space="preserve">) </w:t>
      </w:r>
      <w:r w:rsidR="003D0624">
        <w:t xml:space="preserve">in the most arid sites </w:t>
      </w:r>
      <w:r w:rsidR="007310D5">
        <w:t>to deep-bodied, nesting centra</w:t>
      </w:r>
      <w:r w:rsidR="001503DF">
        <w:t>r</w:t>
      </w:r>
      <w:r w:rsidR="007310D5">
        <w:t>chids (</w:t>
      </w:r>
      <w:r w:rsidR="007310D5">
        <w:rPr>
          <w:i/>
          <w:iCs/>
        </w:rPr>
        <w:t>L</w:t>
      </w:r>
      <w:r w:rsidR="00C34749">
        <w:rPr>
          <w:i/>
          <w:iCs/>
        </w:rPr>
        <w:t xml:space="preserve">epomis </w:t>
      </w:r>
      <w:r w:rsidR="007310D5">
        <w:rPr>
          <w:i/>
          <w:iCs/>
        </w:rPr>
        <w:t>megalotis</w:t>
      </w:r>
      <w:r w:rsidR="007310D5">
        <w:t xml:space="preserve"> and </w:t>
      </w:r>
      <w:r w:rsidR="007310D5">
        <w:rPr>
          <w:i/>
          <w:iCs/>
        </w:rPr>
        <w:t>L</w:t>
      </w:r>
      <w:r w:rsidR="00C34749">
        <w:rPr>
          <w:i/>
          <w:iCs/>
        </w:rPr>
        <w:t xml:space="preserve">epomis </w:t>
      </w:r>
      <w:r w:rsidR="007310D5">
        <w:rPr>
          <w:i/>
          <w:iCs/>
        </w:rPr>
        <w:t>macrochirus)</w:t>
      </w:r>
      <w:r w:rsidR="007310D5">
        <w:t xml:space="preserve"> </w:t>
      </w:r>
      <w:r w:rsidR="003D0624">
        <w:t>in the more humid sites</w:t>
      </w:r>
      <w:r w:rsidR="007310D5">
        <w:t xml:space="preserve">. </w:t>
      </w:r>
      <w:r w:rsidR="00810031">
        <w:t>The remaining fitted species vector indicates that some mesic and humid stream communities are</w:t>
      </w:r>
      <w:r w:rsidR="00870393">
        <w:t xml:space="preserve"> distinguished by the presence of </w:t>
      </w:r>
      <w:r w:rsidR="00870393">
        <w:rPr>
          <w:i/>
          <w:iCs/>
        </w:rPr>
        <w:t>C</w:t>
      </w:r>
      <w:r w:rsidR="00C34749">
        <w:rPr>
          <w:i/>
          <w:iCs/>
        </w:rPr>
        <w:t xml:space="preserve">yprinella </w:t>
      </w:r>
      <w:r w:rsidR="00870393">
        <w:rPr>
          <w:i/>
          <w:iCs/>
        </w:rPr>
        <w:lastRenderedPageBreak/>
        <w:t>lutrensis</w:t>
      </w:r>
      <w:r w:rsidR="00870393">
        <w:t>, a</w:t>
      </w:r>
      <w:r w:rsidR="00535662">
        <w:t xml:space="preserve"> small, invasive</w:t>
      </w:r>
      <w:r w:rsidR="00870393">
        <w:t xml:space="preserve"> habitat</w:t>
      </w:r>
      <w:r w:rsidR="00535662">
        <w:t>-</w:t>
      </w:r>
      <w:r w:rsidR="00870393">
        <w:t>generalist</w:t>
      </w:r>
      <w:r w:rsidR="00535662">
        <w:t>.</w:t>
      </w:r>
      <w:r w:rsidR="00810031">
        <w:t xml:space="preserve"> Species found in small numbers or at singular sites fail to produce significant vectors in the RDA. Unique species found </w:t>
      </w:r>
      <w:r w:rsidR="001503DF">
        <w:t>in</w:t>
      </w:r>
      <w:r w:rsidR="00810031">
        <w:t xml:space="preserve"> sites </w:t>
      </w:r>
      <w:r w:rsidR="001503DF">
        <w:t>on</w:t>
      </w:r>
      <w:r w:rsidR="00810031">
        <w:t xml:space="preserve"> the humid side of the climate gradient include </w:t>
      </w:r>
      <w:r w:rsidR="009B7EC6">
        <w:t>hogchoker</w:t>
      </w:r>
      <w:r w:rsidR="009B7EC6" w:rsidRPr="009A7FCE">
        <w:rPr>
          <w:i/>
          <w:iCs/>
        </w:rPr>
        <w:t xml:space="preserve"> </w:t>
      </w:r>
      <w:r w:rsidR="009B7EC6">
        <w:t>(</w:t>
      </w:r>
      <w:r w:rsidRPr="009A7FCE">
        <w:rPr>
          <w:i/>
          <w:iCs/>
        </w:rPr>
        <w:t>T</w:t>
      </w:r>
      <w:r w:rsidR="00C34749">
        <w:rPr>
          <w:i/>
          <w:iCs/>
        </w:rPr>
        <w:t>rinectes</w:t>
      </w:r>
      <w:r w:rsidR="00810031">
        <w:rPr>
          <w:i/>
          <w:iCs/>
        </w:rPr>
        <w:t xml:space="preserve"> </w:t>
      </w:r>
      <w:r w:rsidRPr="009A7FCE">
        <w:rPr>
          <w:i/>
          <w:iCs/>
        </w:rPr>
        <w:t>maculatus</w:t>
      </w:r>
      <w:r w:rsidR="009B7EC6" w:rsidRPr="009B7EC6">
        <w:t>)</w:t>
      </w:r>
      <w:r w:rsidRPr="009A7FCE">
        <w:t xml:space="preserve">, </w:t>
      </w:r>
      <w:r w:rsidR="009B7EC6" w:rsidRPr="00A7097F">
        <w:t>black bullhead</w:t>
      </w:r>
      <w:r w:rsidR="009B7EC6">
        <w:t xml:space="preserve"> catfish</w:t>
      </w:r>
      <w:r w:rsidR="00810031">
        <w:t xml:space="preserve"> (</w:t>
      </w:r>
      <w:r w:rsidR="00810031">
        <w:rPr>
          <w:i/>
          <w:iCs/>
        </w:rPr>
        <w:t>A</w:t>
      </w:r>
      <w:r w:rsidR="00C34749">
        <w:rPr>
          <w:i/>
          <w:iCs/>
        </w:rPr>
        <w:t>meirus</w:t>
      </w:r>
      <w:r w:rsidR="00810031">
        <w:rPr>
          <w:i/>
          <w:iCs/>
        </w:rPr>
        <w:t xml:space="preserve"> melas</w:t>
      </w:r>
      <w:r w:rsidR="00810031">
        <w:t>)</w:t>
      </w:r>
      <w:r w:rsidRPr="009A7FCE">
        <w:t xml:space="preserve">, and </w:t>
      </w:r>
      <w:r w:rsidR="009B7EC6" w:rsidRPr="00A7097F">
        <w:t>blacktail shiner</w:t>
      </w:r>
      <w:r w:rsidR="00810031">
        <w:t xml:space="preserve"> (</w:t>
      </w:r>
      <w:r w:rsidR="00810031">
        <w:rPr>
          <w:i/>
          <w:iCs/>
        </w:rPr>
        <w:t>C</w:t>
      </w:r>
      <w:r w:rsidR="00C34749">
        <w:rPr>
          <w:i/>
          <w:iCs/>
        </w:rPr>
        <w:t>yprinella</w:t>
      </w:r>
      <w:r w:rsidR="00810031">
        <w:rPr>
          <w:i/>
          <w:iCs/>
        </w:rPr>
        <w:t xml:space="preserve"> venusta</w:t>
      </w:r>
      <w:r w:rsidR="00810031">
        <w:t>)</w:t>
      </w:r>
      <w:r>
        <w:t xml:space="preserve">. </w:t>
      </w:r>
    </w:p>
    <w:p w14:paraId="45411C3A" w14:textId="77777777" w:rsidR="000976FE" w:rsidRDefault="000976FE" w:rsidP="00293C4B">
      <w:pPr>
        <w:spacing w:line="360" w:lineRule="auto"/>
        <w:contextualSpacing/>
      </w:pPr>
    </w:p>
    <w:p w14:paraId="7BD21FD3" w14:textId="25D38157" w:rsidR="00810031" w:rsidRPr="00DA012A" w:rsidRDefault="000976FE" w:rsidP="00293C4B">
      <w:pPr>
        <w:spacing w:line="360" w:lineRule="auto"/>
        <w:contextualSpacing/>
      </w:pPr>
      <w:r>
        <w:rPr>
          <w:i/>
          <w:iCs/>
        </w:rPr>
        <w:t xml:space="preserve">Invertebrate Community: </w:t>
      </w:r>
      <w:r w:rsidR="00B54F1A">
        <w:t xml:space="preserve">In total, </w:t>
      </w:r>
      <w:r w:rsidR="00810031">
        <w:t>94 invertebrate genera</w:t>
      </w:r>
      <w:r w:rsidR="00810031" w:rsidRPr="00BE3457">
        <w:t xml:space="preserve"> </w:t>
      </w:r>
      <w:r w:rsidR="00810031">
        <w:t xml:space="preserve">were identified within the surveyed sites. </w:t>
      </w:r>
      <w:r w:rsidR="00B54F1A">
        <w:t>Invertebrate richness ranges 7–29 genera with the highest values occurring at three sites in the middle of the precipitation gradient (Fig</w:t>
      </w:r>
      <w:r w:rsidR="006A4672">
        <w:t>.</w:t>
      </w:r>
      <w:r w:rsidR="00B54F1A">
        <w:t xml:space="preserve"> </w:t>
      </w:r>
      <w:r w:rsidR="006A4672">
        <w:t>4</w:t>
      </w:r>
      <w:r w:rsidR="00383FE4">
        <w:t xml:space="preserve">, </w:t>
      </w:r>
      <w:r w:rsidR="00D31575">
        <w:t>Supplemental Data S3</w:t>
      </w:r>
      <w:r w:rsidR="00B54F1A">
        <w:t xml:space="preserve">). </w:t>
      </w:r>
      <w:r w:rsidR="00810031">
        <w:t xml:space="preserve">Regression analysis indicates that </w:t>
      </w:r>
      <w:r w:rsidR="00B54F1A">
        <w:t>invertebrate</w:t>
      </w:r>
      <w:r w:rsidR="00810031">
        <w:t xml:space="preserve"> Shannon diversity </w:t>
      </w:r>
      <w:r w:rsidR="00B54F1A">
        <w:t>does not significantly correlate with</w:t>
      </w:r>
      <w:r w:rsidR="00810031">
        <w:t xml:space="preserve"> precipitation</w:t>
      </w:r>
      <w:r w:rsidR="00B54F1A">
        <w:t>. However, invertebrate diversity has a significant negative correlation with LFPP (Fig</w:t>
      </w:r>
      <w:r w:rsidR="006A4672">
        <w:t>.</w:t>
      </w:r>
      <w:r w:rsidR="00B54F1A">
        <w:t xml:space="preserve"> </w:t>
      </w:r>
      <w:r w:rsidR="006A4672">
        <w:t>4,</w:t>
      </w:r>
      <w:r w:rsidR="00DA012A">
        <w:t xml:space="preserve"> Table 7)</w:t>
      </w:r>
      <w:r w:rsidR="00810031">
        <w:t>. The most plausible</w:t>
      </w:r>
      <w:r w:rsidR="00810031">
        <w:rPr>
          <w:rFonts w:eastAsiaTheme="minorEastAsia"/>
        </w:rPr>
        <w:t xml:space="preserve"> multivariate regression model of fish Shannon diversity includes </w:t>
      </w:r>
      <w:r w:rsidR="00DA012A">
        <w:rPr>
          <w:rFonts w:eastAsiaTheme="minorEastAsia"/>
        </w:rPr>
        <w:t xml:space="preserve">only </w:t>
      </w:r>
      <w:r w:rsidR="00810031">
        <w:rPr>
          <w:rFonts w:eastAsiaTheme="minorEastAsia"/>
        </w:rPr>
        <w:t xml:space="preserve">Low-Flow Pulse Percent (LFPP) and is </w:t>
      </w:r>
      <w:r w:rsidR="00DA012A">
        <w:rPr>
          <w:rFonts w:eastAsiaTheme="minorEastAsia"/>
        </w:rPr>
        <w:t>1.6</w:t>
      </w:r>
      <w:r w:rsidR="00810031">
        <w:rPr>
          <w:rFonts w:eastAsiaTheme="minorEastAsia"/>
        </w:rPr>
        <w:t xml:space="preserve"> times more likely than the next-best model (Table 5). The second-best model </w:t>
      </w:r>
      <w:r w:rsidR="00DA012A">
        <w:rPr>
          <w:rFonts w:eastAsiaTheme="minorEastAsia"/>
        </w:rPr>
        <w:t>contains a fixed random effect, and the third-best model contains LFPP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as predictors. Across models, LFPP is a negatively related to invertebrate diversity,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is positively related to invertebrate diversity.</w:t>
      </w:r>
      <w:r w:rsidR="00174ABC">
        <w:rPr>
          <w:rFonts w:eastAsiaTheme="minorEastAsia"/>
        </w:rPr>
        <w:t xml:space="preserve"> </w:t>
      </w:r>
    </w:p>
    <w:p w14:paraId="54393CDA" w14:textId="34B4DF33" w:rsidR="00810031" w:rsidRDefault="00810031" w:rsidP="00293C4B">
      <w:pPr>
        <w:spacing w:line="360" w:lineRule="auto"/>
        <w:ind w:firstLine="720"/>
        <w:contextualSpacing/>
      </w:pPr>
      <w:r>
        <w:t xml:space="preserve"> The Redundancy Analysis (RDA) of </w:t>
      </w:r>
      <w:r w:rsidR="00DA012A">
        <w:t>invertebrate</w:t>
      </w:r>
      <w:r>
        <w:t xml:space="preserve"> communities constrained to precipitation captures </w:t>
      </w:r>
      <w:r w:rsidR="00DA012A">
        <w:t>15.4</w:t>
      </w:r>
      <w:r>
        <w:t xml:space="preserve">% of the overall variation in the horizontal axis (RDA1) and </w:t>
      </w:r>
      <w:r w:rsidR="00DA012A">
        <w:t>16.5</w:t>
      </w:r>
      <w:r>
        <w:t>% in the vertical axis (PC1) (Fig</w:t>
      </w:r>
      <w:r w:rsidR="006A4672">
        <w:t>. 4</w:t>
      </w:r>
      <w:r>
        <w:t xml:space="preserve">).  </w:t>
      </w:r>
      <w:r w:rsidR="008E256C">
        <w:t>Like</w:t>
      </w:r>
      <w:r w:rsidR="00DA012A">
        <w:t xml:space="preserve"> fish, invertebrate communities </w:t>
      </w:r>
      <w:r>
        <w:t xml:space="preserve">are stratified in ordination space horizontally </w:t>
      </w:r>
      <w:r w:rsidR="00DA012A">
        <w:t>concordantly with annual precipitation</w:t>
      </w:r>
      <w:r>
        <w:t xml:space="preserve">; the fitted precipitation </w:t>
      </w:r>
      <w:r w:rsidR="00DA012A">
        <w:t xml:space="preserve">and conductivity </w:t>
      </w:r>
      <w:r>
        <w:t>vector</w:t>
      </w:r>
      <w:r w:rsidR="00DA012A">
        <w:t>s</w:t>
      </w:r>
      <w:r>
        <w:t xml:space="preserve"> ha</w:t>
      </w:r>
      <w:r w:rsidR="00DA012A">
        <w:t>ve</w:t>
      </w:r>
      <w:r>
        <w:t xml:space="preserve"> significant correlation</w:t>
      </w:r>
      <w:r w:rsidR="00DA012A">
        <w:t>s</w:t>
      </w:r>
      <w:r>
        <w:t xml:space="preserve"> within the ordination and </w:t>
      </w:r>
      <w:r w:rsidR="00DA012A">
        <w:t>are</w:t>
      </w:r>
      <w:r>
        <w:t xml:space="preserve"> closely aligned with RDA1 (Table </w:t>
      </w:r>
      <w:r w:rsidR="00DA012A">
        <w:t>9</w:t>
      </w:r>
      <w:r>
        <w:t xml:space="preserve">). </w:t>
      </w:r>
      <w:r w:rsidR="008E256C">
        <w:t>Eight</w:t>
      </w:r>
      <w:r>
        <w:t xml:space="preserve"> statistically significant, fitted species vectors indicate that species compositions shift </w:t>
      </w:r>
      <w:r w:rsidR="001F6BA4">
        <w:t xml:space="preserve">along the precipitation gradient. The most arid sites are strongly correlated with </w:t>
      </w:r>
      <w:r w:rsidR="00383FE4">
        <w:t>a</w:t>
      </w:r>
      <w:del w:id="4" w:author="Christopher J. Patrick" w:date="2021-03-24T14:17:00Z">
        <w:r w:rsidR="008063DF" w:rsidDel="00BF29B1">
          <w:delText>n</w:delText>
        </w:r>
      </w:del>
      <w:r w:rsidR="008063DF">
        <w:t xml:space="preserve"> non-native burrowing</w:t>
      </w:r>
      <w:r w:rsidR="001F6BA4">
        <w:t xml:space="preserve"> </w:t>
      </w:r>
      <w:r w:rsidR="008E256C">
        <w:t xml:space="preserve">gastropod </w:t>
      </w:r>
      <w:r>
        <w:t>(</w:t>
      </w:r>
      <w:r w:rsidR="008E256C">
        <w:rPr>
          <w:i/>
          <w:iCs/>
        </w:rPr>
        <w:t>Melanoides</w:t>
      </w:r>
      <w:r w:rsidR="00383FE4">
        <w:rPr>
          <w:i/>
          <w:iCs/>
        </w:rPr>
        <w:t xml:space="preserve"> tuberculata</w:t>
      </w:r>
      <w:r>
        <w:t>)</w:t>
      </w:r>
      <w:r w:rsidR="001F6BA4">
        <w:t xml:space="preserve">. Mesic invertebrate communities are strongly correlated with </w:t>
      </w:r>
      <w:r w:rsidR="00EF6A24">
        <w:t xml:space="preserve">an </w:t>
      </w:r>
      <w:r w:rsidR="001F6BA4">
        <w:t>air-breathing gastropod (</w:t>
      </w:r>
      <w:r w:rsidR="001F6BA4" w:rsidRPr="001F6BA4">
        <w:rPr>
          <w:i/>
          <w:iCs/>
        </w:rPr>
        <w:t>Physa</w:t>
      </w:r>
      <w:r w:rsidR="001F6BA4">
        <w:t xml:space="preserve">) and </w:t>
      </w:r>
      <w:del w:id="5" w:author="Christopher J. Patrick" w:date="2021-03-24T14:18:00Z">
        <w:r w:rsidR="00EF6A24" w:rsidDel="00BF29B1">
          <w:delText>an amphibious</w:delText>
        </w:r>
      </w:del>
      <w:ins w:id="6" w:author="Christopher J. Patrick" w:date="2021-03-24T14:18:00Z">
        <w:r w:rsidR="00BF29B1">
          <w:t>a semi-aquatic</w:t>
        </w:r>
      </w:ins>
      <w:r w:rsidR="00EF6A24">
        <w:t xml:space="preserve"> </w:t>
      </w:r>
      <w:r w:rsidR="001F6BA4">
        <w:t>Coleoptera</w:t>
      </w:r>
      <w:r w:rsidR="00EF6A24">
        <w:t>n</w:t>
      </w:r>
      <w:r w:rsidR="001F6BA4">
        <w:t xml:space="preserve"> (</w:t>
      </w:r>
      <w:r w:rsidR="001F6BA4" w:rsidRPr="001F6BA4">
        <w:rPr>
          <w:i/>
          <w:iCs/>
        </w:rPr>
        <w:t>Hydraena</w:t>
      </w:r>
      <w:r w:rsidR="001F6BA4">
        <w:t xml:space="preserve">). </w:t>
      </w:r>
      <w:r w:rsidR="00EF6A24">
        <w:t xml:space="preserve">Mesic and humid sites separate along the vertical axis of the RDA plot and </w:t>
      </w:r>
      <w:ins w:id="7" w:author="Christopher J. Patrick" w:date="2021-03-24T14:18:00Z">
        <w:r w:rsidR="00BF29B1">
          <w:t xml:space="preserve">both </w:t>
        </w:r>
      </w:ins>
      <w:r w:rsidR="00EF6A24">
        <w:t>appear to</w:t>
      </w:r>
      <w:del w:id="8" w:author="Christopher J. Patrick" w:date="2021-03-24T14:18:00Z">
        <w:r w:rsidR="00EF6A24" w:rsidDel="00BF29B1">
          <w:delText xml:space="preserve"> both</w:delText>
        </w:r>
      </w:del>
      <w:r w:rsidR="00EF6A24">
        <w:t xml:space="preserve"> weakly correlate with the species vectors of several Ephemeroptera (</w:t>
      </w:r>
      <w:r w:rsidR="00EF6A24" w:rsidRPr="00EF6A24">
        <w:rPr>
          <w:i/>
          <w:iCs/>
        </w:rPr>
        <w:t>Caenis</w:t>
      </w:r>
      <w:r w:rsidR="00EF6A24">
        <w:t xml:space="preserve"> and </w:t>
      </w:r>
      <w:r w:rsidR="00EF6A24" w:rsidRPr="00EF6A24">
        <w:rPr>
          <w:i/>
          <w:iCs/>
        </w:rPr>
        <w:t>Plauditus</w:t>
      </w:r>
      <w:r w:rsidR="00EF6A24">
        <w:t xml:space="preserve">). </w:t>
      </w:r>
      <w:r w:rsidR="001F6BA4">
        <w:t xml:space="preserve">Humid sites </w:t>
      </w:r>
      <w:r w:rsidR="00EF6A24">
        <w:t xml:space="preserve">correlate with a mixture of fully aquatic taxa including </w:t>
      </w:r>
      <w:r w:rsidR="001F6BA4">
        <w:t>Crustacea (</w:t>
      </w:r>
      <w:r w:rsidR="001F6BA4" w:rsidRPr="00EF6A24">
        <w:rPr>
          <w:i/>
          <w:iCs/>
        </w:rPr>
        <w:t>Palaemonetes</w:t>
      </w:r>
      <w:r w:rsidR="001F6BA4">
        <w:t>),</w:t>
      </w:r>
      <w:r w:rsidR="00EF6A24">
        <w:t xml:space="preserve"> Amphipoda (</w:t>
      </w:r>
      <w:r w:rsidR="00EF6A24" w:rsidRPr="00EF6A24">
        <w:rPr>
          <w:i/>
          <w:iCs/>
        </w:rPr>
        <w:t>Hyalella</w:t>
      </w:r>
      <w:r w:rsidR="00EF6A24">
        <w:t>), and Trichoptera (</w:t>
      </w:r>
      <w:r w:rsidR="00EF6A24" w:rsidRPr="00EF6A24">
        <w:rPr>
          <w:i/>
          <w:iCs/>
        </w:rPr>
        <w:t>Cheumatopsyche</w:t>
      </w:r>
      <w:r w:rsidR="00EF6A24">
        <w:t>).</w:t>
      </w:r>
      <w:r w:rsidR="001F6BA4">
        <w:t xml:space="preserve"> </w:t>
      </w:r>
    </w:p>
    <w:p w14:paraId="09104C6A" w14:textId="77777777" w:rsidR="00273803" w:rsidRDefault="00273803" w:rsidP="00293C4B">
      <w:pPr>
        <w:spacing w:line="360" w:lineRule="auto"/>
        <w:contextualSpacing/>
        <w:rPr>
          <w:b/>
          <w:bCs/>
          <w:sz w:val="28"/>
        </w:rPr>
      </w:pPr>
    </w:p>
    <w:p w14:paraId="71D742B5" w14:textId="45E5AC54" w:rsidR="007A3C8C" w:rsidRDefault="007A3C8C" w:rsidP="00293C4B">
      <w:pPr>
        <w:spacing w:line="360" w:lineRule="auto"/>
        <w:contextualSpacing/>
        <w:rPr>
          <w:b/>
          <w:bCs/>
          <w:sz w:val="28"/>
        </w:rPr>
      </w:pPr>
      <w:r w:rsidRPr="009A7FCE">
        <w:rPr>
          <w:b/>
          <w:bCs/>
          <w:sz w:val="28"/>
        </w:rPr>
        <w:t>Discussion</w:t>
      </w:r>
    </w:p>
    <w:p w14:paraId="05F8E504" w14:textId="1BF3C8D7" w:rsidR="001326BF" w:rsidRDefault="001326BF" w:rsidP="00293C4B">
      <w:pPr>
        <w:spacing w:line="360" w:lineRule="auto"/>
        <w:ind w:firstLine="720"/>
        <w:contextualSpacing/>
      </w:pPr>
      <w:r>
        <w:lastRenderedPageBreak/>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w:t>
      </w:r>
      <w:del w:id="9" w:author="Christopher J. Patrick" w:date="2021-03-24T14:18:00Z">
        <w:r w:rsidDel="00BF29B1">
          <w:delText>ing</w:delText>
        </w:r>
      </w:del>
      <w:r>
        <w:t xml:space="preserve"> how streams might respond to future changes in mean annual rainfall.</w:t>
      </w:r>
      <w:r w:rsidR="00CA6CBF">
        <w:t xml:space="preserve"> </w:t>
      </w:r>
      <w:del w:id="10" w:author="Christopher J. Patrick" w:date="2021-03-24T14:19:00Z">
        <w:r w:rsidDel="00BF29B1">
          <w:delText>Our observational study</w:delText>
        </w:r>
      </w:del>
      <w:ins w:id="11" w:author="Christopher J. Patrick" w:date="2021-03-24T14:19:00Z">
        <w:r w:rsidR="00BF29B1">
          <w:t>We</w:t>
        </w:r>
      </w:ins>
      <w:r>
        <w:t xml:space="preserve"> identified</w:t>
      </w:r>
      <w:del w:id="12" w:author="Christopher J. Patrick" w:date="2021-03-24T14:19:00Z">
        <w:r w:rsidDel="00BF29B1">
          <w:delText xml:space="preserve"> strong</w:delText>
        </w:r>
      </w:del>
      <w:r>
        <w:t xml:space="preserve"> compositional shifts in both fish and invertebrate communities along the precipitation gradient</w:t>
      </w:r>
      <w:r w:rsidR="00411202">
        <w:t>.</w:t>
      </w:r>
      <w:r w:rsidR="00CA6CBF">
        <w:t xml:space="preserve"> </w:t>
      </w:r>
      <w:r w:rsidR="00411202">
        <w:t xml:space="preserve">We also observed a positive relationship between fish diversity and mean annual rainfall, matching expectations, </w:t>
      </w:r>
      <w:del w:id="13" w:author="Christopher J. Patrick" w:date="2021-03-24T14:19:00Z">
        <w:r w:rsidR="00411202" w:rsidDel="00BF29B1">
          <w:delText>however</w:delText>
        </w:r>
      </w:del>
      <w:ins w:id="14" w:author="Christopher J. Patrick" w:date="2021-03-24T14:19:00Z">
        <w:r w:rsidR="00BF29B1">
          <w:t>whereas</w:t>
        </w:r>
      </w:ins>
      <w:r w:rsidR="00411202">
        <w:t>, invertebrate diversity did not exhibit the expected relationships with rainfall.</w:t>
      </w:r>
      <w:r w:rsidR="00CA6CBF">
        <w:t xml:space="preserve"> </w:t>
      </w:r>
      <w:ins w:id="15" w:author="Christopher J. Patrick" w:date="2021-03-24T14:20:00Z">
        <w:r w:rsidR="00BF29B1">
          <w:t xml:space="preserve">Changes in </w:t>
        </w:r>
      </w:ins>
      <w:ins w:id="16" w:author="Christopher J. Patrick" w:date="2021-03-24T14:21:00Z">
        <w:r w:rsidR="00BF29B1">
          <w:t xml:space="preserve">water solute concentrations and flow regime appear to </w:t>
        </w:r>
      </w:ins>
      <w:ins w:id="17" w:author="Christopher J. Patrick" w:date="2021-03-24T14:23:00Z">
        <w:r w:rsidR="00BF29B1">
          <w:t>be additional important drivers of</w:t>
        </w:r>
      </w:ins>
      <w:ins w:id="18" w:author="Christopher J. Patrick" w:date="2021-03-24T14:21:00Z">
        <w:r w:rsidR="00BF29B1">
          <w:t xml:space="preserve"> </w:t>
        </w:r>
      </w:ins>
      <w:ins w:id="19" w:author="Christopher J. Patrick" w:date="2021-03-24T14:22:00Z">
        <w:r w:rsidR="00BF29B1">
          <w:t xml:space="preserve">community responses. </w:t>
        </w:r>
      </w:ins>
      <w:del w:id="20" w:author="Christopher J. Patrick" w:date="2021-03-24T14:22:00Z">
        <w:r w:rsidR="00411202" w:rsidDel="00BF29B1">
          <w:delText>Environmental data collected at each site suggest several mechanistic drivers of these changes operating through water solute concentrations and flow regimes.</w:delText>
        </w:r>
        <w:r w:rsidR="00CA6CBF" w:rsidDel="00BF29B1">
          <w:delText xml:space="preserve"> </w:delText>
        </w:r>
      </w:del>
      <w:r w:rsidR="00411202">
        <w:t>Below</w:t>
      </w:r>
      <w:r w:rsidR="001850B4">
        <w:t>,</w:t>
      </w:r>
      <w:r w:rsidR="00411202">
        <w:t xml:space="preserve"> we discuss these results, place </w:t>
      </w:r>
      <w:r w:rsidR="001850B4">
        <w:t xml:space="preserve">them </w:t>
      </w:r>
      <w:r w:rsidR="00411202">
        <w:t>in the context of other literature, and make suggestions for future work.</w:t>
      </w:r>
    </w:p>
    <w:p w14:paraId="710D19F8" w14:textId="5532E9E9" w:rsidR="00FA142E" w:rsidRDefault="00724CF7" w:rsidP="00230BD0">
      <w:pPr>
        <w:spacing w:line="360" w:lineRule="auto"/>
        <w:ind w:firstLine="720"/>
        <w:contextualSpacing/>
        <w:rPr>
          <w:iCs/>
        </w:rPr>
      </w:pPr>
      <w:r>
        <w:t xml:space="preserve">The paucity of covarying relationships between precipitation and other environmental variables </w:t>
      </w:r>
      <w:ins w:id="21" w:author="Christopher J. Patrick" w:date="2021-03-24T14:23:00Z">
        <w:r w:rsidR="00BF29B1">
          <w:t>such as channel sinuosity</w:t>
        </w:r>
        <w:r w:rsidR="00AD0081">
          <w:t xml:space="preserve"> and </w:t>
        </w:r>
      </w:ins>
      <w:ins w:id="22" w:author="Christopher J. Patrick" w:date="2021-03-24T14:24:00Z">
        <w:r w:rsidR="00AD0081">
          <w:t xml:space="preserve">water quality </w:t>
        </w:r>
      </w:ins>
      <w:del w:id="23" w:author="Christopher J. Patrick" w:date="2021-03-24T14:24:00Z">
        <w:r w:rsidDel="00AD0081">
          <w:delText>exceed our expectations, confirming</w:delText>
        </w:r>
      </w:del>
      <w:ins w:id="24" w:author="Christopher J. Patrick" w:date="2021-03-24T14:24:00Z">
        <w:r w:rsidR="00AD0081">
          <w:t>supports</w:t>
        </w:r>
      </w:ins>
      <w:r>
        <w:t xml:space="preserve"> </w:t>
      </w:r>
      <w:ins w:id="25" w:author="Christopher J. Patrick" w:date="2021-03-24T14:24:00Z">
        <w:r w:rsidR="00AD0081">
          <w:t xml:space="preserve">our premise </w:t>
        </w:r>
      </w:ins>
      <w:r>
        <w:t>that the</w:t>
      </w:r>
      <w:r w:rsidRPr="00724CF7">
        <w:t xml:space="preserve"> TCP is an exemplary region to conduct space for time substitutions to make useful ecological predictions regarding climate change. </w:t>
      </w:r>
      <w:r>
        <w:t>W</w:t>
      </w:r>
      <w:r w:rsidR="00363FA7">
        <w:rPr>
          <w:iCs/>
        </w:rPr>
        <w:t xml:space="preserve">e expected precipitation to covary with flow regime, </w:t>
      </w:r>
      <w:r w:rsidR="00E83D52">
        <w:rPr>
          <w:iCs/>
        </w:rPr>
        <w:t xml:space="preserve">water quality, </w:t>
      </w:r>
      <w:r w:rsidR="00363FA7">
        <w:rPr>
          <w:iCs/>
        </w:rPr>
        <w:t>canopy coverage</w:t>
      </w:r>
      <w:r w:rsidR="00E83D52">
        <w:rPr>
          <w:iCs/>
        </w:rPr>
        <w:t xml:space="preserve">, and stream geomorphology. </w:t>
      </w:r>
      <w:r w:rsidR="00B45760">
        <w:rPr>
          <w:iCs/>
        </w:rPr>
        <w:t xml:space="preserve">However, while </w:t>
      </w:r>
      <w:r w:rsidR="00755232">
        <w:rPr>
          <w:iCs/>
        </w:rPr>
        <w:t xml:space="preserve">study </w:t>
      </w:r>
      <w:r w:rsidR="00363FA7">
        <w:rPr>
          <w:iCs/>
        </w:rPr>
        <w:t>sites separate</w:t>
      </w:r>
      <w:r w:rsidR="001850B4">
        <w:rPr>
          <w:iCs/>
        </w:rPr>
        <w:t>d horizontally in ordination space</w:t>
      </w:r>
      <w:r w:rsidR="00363FA7">
        <w:rPr>
          <w:iCs/>
        </w:rPr>
        <w:t xml:space="preserve"> according to their annual precipitation</w:t>
      </w:r>
      <w:r w:rsidR="00C23AA0">
        <w:rPr>
          <w:iCs/>
        </w:rPr>
        <w:t>,</w:t>
      </w:r>
      <w:r w:rsidR="00363FA7">
        <w:rPr>
          <w:iCs/>
        </w:rPr>
        <w:t xml:space="preserve"> </w:t>
      </w:r>
      <w:r w:rsidR="00755232">
        <w:rPr>
          <w:iCs/>
        </w:rPr>
        <w:t xml:space="preserve">relatively </w:t>
      </w:r>
      <w:r w:rsidR="001850B4">
        <w:rPr>
          <w:iCs/>
        </w:rPr>
        <w:t>few predictors in our analysis covaried with precipitation</w:t>
      </w:r>
      <w:r w:rsidR="00363FA7">
        <w:rPr>
          <w:iCs/>
        </w:rPr>
        <w:t xml:space="preserve"> </w:t>
      </w:r>
      <w:r w:rsidR="00755232">
        <w:rPr>
          <w:iCs/>
        </w:rPr>
        <w:t xml:space="preserve">save for a negative relationship with water conductance </w:t>
      </w:r>
      <w:r w:rsidR="00363FA7">
        <w:rPr>
          <w:iCs/>
        </w:rPr>
        <w:t>(Fi</w:t>
      </w:r>
      <w:r w:rsidR="00FA142E">
        <w:rPr>
          <w:iCs/>
        </w:rPr>
        <w:t>g.</w:t>
      </w:r>
      <w:r w:rsidR="00363FA7">
        <w:rPr>
          <w:iCs/>
        </w:rPr>
        <w:t xml:space="preserve"> 2</w:t>
      </w:r>
      <w:r w:rsidR="00755232">
        <w:rPr>
          <w:iCs/>
        </w:rPr>
        <w:t>, Table 4</w:t>
      </w:r>
      <w:r w:rsidR="00363FA7">
        <w:rPr>
          <w:iCs/>
        </w:rPr>
        <w:t xml:space="preserve">). </w:t>
      </w:r>
      <w:r w:rsidR="00230BD0">
        <w:rPr>
          <w:iCs/>
        </w:rPr>
        <w:t xml:space="preserve">We attribute the increasing conductivity with aridity </w:t>
      </w:r>
      <w:r>
        <w:rPr>
          <w:iCs/>
        </w:rPr>
        <w:t>to</w:t>
      </w:r>
      <w:ins w:id="26" w:author="Christopher J. Patrick" w:date="2021-03-24T14:25:00Z">
        <w:r w:rsidR="00AD0081">
          <w:rPr>
            <w:iCs/>
          </w:rPr>
          <w:t xml:space="preserve"> two factors. The</w:t>
        </w:r>
      </w:ins>
      <w:del w:id="27" w:author="Christopher J. Patrick" w:date="2021-03-24T14:25:00Z">
        <w:r w:rsidDel="00AD0081">
          <w:rPr>
            <w:iCs/>
          </w:rPr>
          <w:delText xml:space="preserve"> the</w:delText>
        </w:r>
      </w:del>
      <w:r>
        <w:rPr>
          <w:iCs/>
        </w:rPr>
        <w:t xml:space="preserve"> </w:t>
      </w:r>
      <w:r w:rsidR="00230BD0">
        <w:rPr>
          <w:iCs/>
        </w:rPr>
        <w:t xml:space="preserve">inherently larger water shed area that </w:t>
      </w:r>
      <w:ins w:id="28" w:author="Christopher J. Patrick" w:date="2021-03-24T14:26:00Z">
        <w:r w:rsidR="00AD0081">
          <w:rPr>
            <w:iCs/>
          </w:rPr>
          <w:t xml:space="preserve">perennial arid streams have to mesic streams of similar discharge </w:t>
        </w:r>
      </w:ins>
      <w:del w:id="29" w:author="Christopher J. Patrick" w:date="2021-03-24T14:26:00Z">
        <w:r w:rsidR="00230BD0" w:rsidDel="00AD0081">
          <w:rPr>
            <w:iCs/>
          </w:rPr>
          <w:delText xml:space="preserve">is </w:delText>
        </w:r>
        <w:r w:rsidDel="00AD0081">
          <w:rPr>
            <w:iCs/>
          </w:rPr>
          <w:delText>a necessary consequence in order to</w:delText>
        </w:r>
        <w:r w:rsidR="00230BD0" w:rsidDel="00AD0081">
          <w:rPr>
            <w:iCs/>
          </w:rPr>
          <w:delText xml:space="preserve"> </w:delText>
        </w:r>
        <w:r w:rsidR="00C23AA0" w:rsidDel="00AD0081">
          <w:rPr>
            <w:iCs/>
          </w:rPr>
          <w:delText xml:space="preserve">maintain similar flow conditions </w:delText>
        </w:r>
        <w:r w:rsidDel="00AD0081">
          <w:rPr>
            <w:iCs/>
          </w:rPr>
          <w:delText xml:space="preserve">across the gradient </w:delText>
        </w:r>
        <w:r w:rsidR="00791C89" w:rsidDel="00AD0081">
          <w:rPr>
            <w:iCs/>
          </w:rPr>
          <w:delText xml:space="preserve">which </w:delText>
        </w:r>
      </w:del>
      <w:r w:rsidR="00791C89">
        <w:rPr>
          <w:iCs/>
        </w:rPr>
        <w:t xml:space="preserve">results in </w:t>
      </w:r>
      <w:ins w:id="30" w:author="Christopher J. Patrick" w:date="2021-03-24T14:26:00Z">
        <w:r w:rsidR="00AD0081">
          <w:rPr>
            <w:iCs/>
          </w:rPr>
          <w:t>greater opportunity for surface evaporation concentrating</w:t>
        </w:r>
      </w:ins>
      <w:ins w:id="31" w:author="Christopher J. Patrick" w:date="2021-03-24T14:27:00Z">
        <w:r w:rsidR="00AD0081">
          <w:rPr>
            <w:iCs/>
          </w:rPr>
          <w:t xml:space="preserve"> solutes and </w:t>
        </w:r>
      </w:ins>
      <w:r w:rsidR="00791C89">
        <w:rPr>
          <w:iCs/>
        </w:rPr>
        <w:t xml:space="preserve">more </w:t>
      </w:r>
      <w:r w:rsidR="00FA142E">
        <w:rPr>
          <w:iCs/>
        </w:rPr>
        <w:t>water contact with</w:t>
      </w:r>
      <w:r w:rsidR="00791C89">
        <w:rPr>
          <w:iCs/>
        </w:rPr>
        <w:t xml:space="preserve"> soil</w:t>
      </w:r>
      <w:r w:rsidR="00230BD0">
        <w:rPr>
          <w:iCs/>
        </w:rPr>
        <w:t>s</w:t>
      </w:r>
      <w:ins w:id="32" w:author="Christopher J. Patrick" w:date="2021-03-24T14:27:00Z">
        <w:r w:rsidR="00AD0081">
          <w:rPr>
            <w:iCs/>
          </w:rPr>
          <w:t>, picking up additional solutes,</w:t>
        </w:r>
      </w:ins>
      <w:r w:rsidR="00791C89">
        <w:rPr>
          <w:iCs/>
        </w:rPr>
        <w:t xml:space="preserve"> before reaching the stream</w:t>
      </w:r>
      <w:del w:id="33" w:author="Christopher J. Patrick" w:date="2021-03-24T14:27:00Z">
        <w:r w:rsidR="00791C89" w:rsidDel="00AD0081">
          <w:rPr>
            <w:iCs/>
          </w:rPr>
          <w:delText xml:space="preserve">. We also suspect </w:delText>
        </w:r>
        <w:r w:rsidR="001850B4" w:rsidDel="00AD0081">
          <w:rPr>
            <w:iCs/>
          </w:rPr>
          <w:delText xml:space="preserve">surface </w:delText>
        </w:r>
        <w:r w:rsidR="00791C89" w:rsidDel="00AD0081">
          <w:rPr>
            <w:iCs/>
          </w:rPr>
          <w:delText>evaporation drives</w:delText>
        </w:r>
        <w:r w:rsidR="001850B4" w:rsidDel="00AD0081">
          <w:rPr>
            <w:iCs/>
          </w:rPr>
          <w:delText xml:space="preserve"> solute concentrations higher in these semi-arid freshwater systems</w:delText>
        </w:r>
      </w:del>
      <w:r w:rsidR="001850B4">
        <w:rPr>
          <w:iCs/>
        </w:rPr>
        <w:t xml:space="preserve"> </w:t>
      </w:r>
      <w:r w:rsidR="001850B4">
        <w:rPr>
          <w:iCs/>
        </w:rPr>
        <w:fldChar w:fldCharType="begin"/>
      </w:r>
      <w:r w:rsidR="001850B4">
        <w:rPr>
          <w:iCs/>
        </w:rPr>
        <w:instrText xml:space="preserve"> ADDIN ZOTERO_ITEM CSL_CITATION {"citationID":"6D2qMGJR","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1850B4">
        <w:rPr>
          <w:iCs/>
        </w:rPr>
        <w:fldChar w:fldCharType="separate"/>
      </w:r>
      <w:r w:rsidR="001850B4" w:rsidRPr="001850B4">
        <w:t>(Williams 1999)</w:t>
      </w:r>
      <w:r w:rsidR="001850B4">
        <w:rPr>
          <w:iCs/>
        </w:rPr>
        <w:fldChar w:fldCharType="end"/>
      </w:r>
      <w:r w:rsidR="001850B4">
        <w:rPr>
          <w:iCs/>
        </w:rPr>
        <w:t xml:space="preserve">. </w:t>
      </w:r>
    </w:p>
    <w:p w14:paraId="5E5390AD" w14:textId="1222E623" w:rsidR="00214072" w:rsidRPr="00214072" w:rsidRDefault="00214072" w:rsidP="00230BD0">
      <w:pPr>
        <w:spacing w:line="360" w:lineRule="auto"/>
        <w:ind w:firstLine="720"/>
        <w:contextualSpacing/>
      </w:pPr>
      <w:r w:rsidRPr="00214072">
        <w:t xml:space="preserve">Contrary to our predictions, flash index and low-flow pulse percent did not covary with annual rainfall. Hydrologic flashiness exhibited weak, negative relationships with drainage area and mean daily discharge. </w:t>
      </w:r>
      <w:del w:id="34" w:author="Christopher J. Patrick" w:date="2021-03-24T14:49:00Z">
        <w:r w:rsidRPr="00214072" w:rsidDel="000033CB">
          <w:delText xml:space="preserve">It is common to observe increased flashiness in smaller </w:delText>
        </w:r>
      </w:del>
      <w:ins w:id="35" w:author="Christopher J. Patrick" w:date="2021-03-24T14:49:00Z">
        <w:r w:rsidR="000033CB">
          <w:t xml:space="preserve">Smaller </w:t>
        </w:r>
      </w:ins>
      <w:r w:rsidRPr="00214072">
        <w:t xml:space="preserve">drainage areas </w:t>
      </w:r>
      <w:ins w:id="36" w:author="Christopher J. Patrick" w:date="2021-03-24T14:49:00Z">
        <w:r w:rsidR="000033CB">
          <w:t xml:space="preserve">often have higher flashiness </w:t>
        </w:r>
      </w:ins>
      <w:r w:rsidRPr="00214072">
        <w:t xml:space="preserve">due to hydrograph mixing accompanying flood routing through stream networks and other scale-dependent runoff factors </w:t>
      </w:r>
      <w:r w:rsidRPr="00214072">
        <w:fldChar w:fldCharType="begin"/>
      </w:r>
      <w:r w:rsidRPr="00214072">
        <w:instrText xml:space="preserve"> ADDIN ZOTERO_ITEM CSL_CITATION {"citationID":"QKa0IBmz","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instrText>
      </w:r>
      <w:r w:rsidRPr="00214072">
        <w:fldChar w:fldCharType="separate"/>
      </w:r>
      <w:r w:rsidRPr="00214072">
        <w:t>(Baker et al. 2004)</w:t>
      </w:r>
      <w:r w:rsidRPr="00214072">
        <w:fldChar w:fldCharType="end"/>
      </w:r>
      <w:r w:rsidRPr="00214072">
        <w:t xml:space="preserve">. </w:t>
      </w:r>
      <w:r w:rsidRPr="00214072">
        <w:lastRenderedPageBreak/>
        <w:t xml:space="preserve">Increasing watershed size with declining annual precipitation was intentional and necessary to maintain wadeable, perennial stream habitats throughout the gradient. Unlike flashiness, Low-flow pulse percent showed a weak, negative relationship with the proportion of forested riparian zone which could have exacerbated low-flows during dry seasons by up-taking groundwater and evapotranspiration </w:t>
      </w:r>
      <w:r w:rsidRPr="00214072">
        <w:fldChar w:fldCharType="begin"/>
      </w:r>
      <w:r w:rsidRPr="00214072">
        <w:instrText xml:space="preserve"> ADDIN ZOTERO_ITEM CSL_CITATION {"citationID":"mQETXC9F","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instrText>
      </w:r>
      <w:r w:rsidRPr="00214072">
        <w:fldChar w:fldCharType="separate"/>
      </w:r>
      <w:r w:rsidRPr="00214072">
        <w:t>(Connor et al. 2013)</w:t>
      </w:r>
      <w:r w:rsidRPr="00214072">
        <w:fldChar w:fldCharType="end"/>
      </w:r>
      <w:r w:rsidRPr="00214072">
        <w:t>. Average daily discharge and the proportion of forested riparian zone represent drivers of hydrologic variation that act at the watershed scale, outside of precipitation gradient effects.</w:t>
      </w:r>
    </w:p>
    <w:p w14:paraId="6C07581F" w14:textId="14453CA5" w:rsidR="001C12E9" w:rsidRDefault="006225D5" w:rsidP="00293C4B">
      <w:pPr>
        <w:spacing w:line="360" w:lineRule="auto"/>
        <w:contextualSpacing/>
      </w:pPr>
      <w:r>
        <w:tab/>
        <w:t xml:space="preserve">The fish communities displayed a </w:t>
      </w:r>
      <w:r w:rsidR="00924FA2">
        <w:t xml:space="preserve">pattern of increasing </w:t>
      </w:r>
      <w:r w:rsidR="00A06C95">
        <w:t xml:space="preserve">diversity </w:t>
      </w:r>
      <w:r w:rsidR="00924FA2">
        <w:t>moving from the drier to wetter sides of the survey region</w:t>
      </w:r>
      <w:r w:rsidR="00322DB6">
        <w:t xml:space="preserve"> (Fig</w:t>
      </w:r>
      <w:r w:rsidR="00E70084">
        <w:t>.</w:t>
      </w:r>
      <w:r w:rsidR="006A4672">
        <w:t xml:space="preserve"> 3).</w:t>
      </w:r>
      <w:r w:rsidR="00CA6CBF">
        <w:t xml:space="preserve"> </w:t>
      </w:r>
      <w:ins w:id="37" w:author="Christopher J. Patrick" w:date="2021-03-24T14:51:00Z">
        <w:r w:rsidR="000033CB">
          <w:t>This may be mediated by changes in water quality and sediment composit</w:t>
        </w:r>
      </w:ins>
      <w:ins w:id="38" w:author="Christopher J. Patrick" w:date="2021-03-24T14:52:00Z">
        <w:r w:rsidR="000033CB">
          <w:t xml:space="preserve">ion along the gradient. </w:t>
        </w:r>
      </w:ins>
      <w:r w:rsidR="001C12E9">
        <w:t xml:space="preserve">Fish Shannon diversity correlates positively with precipitation, but negatively with </w:t>
      </w:r>
      <w:r w:rsidR="00B32F17">
        <w:t>conductivity and NH</w:t>
      </w:r>
      <w:r w:rsidR="00B32F17">
        <w:rPr>
          <w:vertAlign w:val="subscript"/>
        </w:rPr>
        <w:t>4</w:t>
      </w:r>
      <w:r w:rsidR="00B32F17">
        <w:rPr>
          <w:vertAlign w:val="superscript"/>
        </w:rPr>
        <w:t>+</w:t>
      </w:r>
      <w:r w:rsidR="00BC3EE4">
        <w:t xml:space="preserve">, </w:t>
      </w:r>
      <w:r w:rsidR="001C12E9">
        <w:t>canopy coverage</w:t>
      </w:r>
      <w:r w:rsidR="00BC3EE4">
        <w:t xml:space="preserve"> and Low-Flow Pulse Percent (LFPP)</w:t>
      </w:r>
      <w:r w:rsidR="001C12E9">
        <w:t xml:space="preserve"> (Table 5</w:t>
      </w:r>
      <w:r w:rsidR="00BC3EE4">
        <w:t>, Table 6</w:t>
      </w:r>
      <w:r w:rsidR="001C12E9">
        <w:t>)</w:t>
      </w:r>
      <w:r w:rsidR="00BC3EE4">
        <w:t xml:space="preserve">. </w:t>
      </w:r>
      <w:del w:id="39" w:author="Christopher J. Patrick" w:date="2021-03-24T14:52:00Z">
        <w:r w:rsidR="001C12E9" w:rsidDel="000033CB">
          <w:delText xml:space="preserve">Water quality was similar to polluted streams in the semi-arid streams; </w:delText>
        </w:r>
      </w:del>
      <w:r w:rsidR="00B32F17">
        <w:t xml:space="preserve">Conductivity </w:t>
      </w:r>
      <w:r w:rsidR="001C12E9">
        <w:t>and NH</w:t>
      </w:r>
      <w:r w:rsidR="001C12E9">
        <w:rPr>
          <w:vertAlign w:val="subscript"/>
        </w:rPr>
        <w:t>4</w:t>
      </w:r>
      <w:r w:rsidR="001C12E9">
        <w:rPr>
          <w:vertAlign w:val="superscript"/>
        </w:rPr>
        <w:t>+</w:t>
      </w:r>
      <w:r w:rsidR="001C12E9">
        <w:t xml:space="preserve"> </w:t>
      </w:r>
      <w:r w:rsidR="00B32F17">
        <w:t xml:space="preserve">were </w:t>
      </w:r>
      <w:ins w:id="40" w:author="Christopher J. Patrick" w:date="2021-03-24T14:52:00Z">
        <w:r w:rsidR="000033CB">
          <w:t xml:space="preserve">comparatively higher </w:t>
        </w:r>
      </w:ins>
      <w:del w:id="41" w:author="Christopher J. Patrick" w:date="2021-03-24T14:52:00Z">
        <w:r w:rsidR="00B32F17" w:rsidDel="000033CB">
          <w:delText>higher</w:delText>
        </w:r>
      </w:del>
      <w:r w:rsidR="00B32F17">
        <w:t xml:space="preserve"> in semi-arid streams and exhibited levels similar to urbanized stream</w:t>
      </w:r>
      <w:ins w:id="42" w:author="Christopher J. Patrick" w:date="2021-03-24T14:52:00Z">
        <w:r w:rsidR="000033CB">
          <w:t>s (CITATION)</w:t>
        </w:r>
      </w:ins>
      <w:del w:id="43" w:author="Christopher J. Patrick" w:date="2021-03-24T14:52:00Z">
        <w:r w:rsidR="00B32F17" w:rsidDel="000033CB">
          <w:delText xml:space="preserve"> </w:delText>
        </w:r>
        <w:r w:rsidR="001C12E9" w:rsidDel="000033CB">
          <w:delText xml:space="preserve">are high </w:delText>
        </w:r>
      </w:del>
      <w:r w:rsidR="001C12E9">
        <w:t>(Fig</w:t>
      </w:r>
      <w:r w:rsidR="006A4672">
        <w:t>.</w:t>
      </w:r>
      <w:r w:rsidR="001C12E9">
        <w:t xml:space="preserve"> </w:t>
      </w:r>
      <w:r w:rsidR="006A4672">
        <w:t>3</w:t>
      </w:r>
      <w:r w:rsidR="001C12E9">
        <w:t>).</w:t>
      </w:r>
      <w:ins w:id="44" w:author="Christopher J. Patrick" w:date="2021-03-24T14:52:00Z">
        <w:r w:rsidR="000033CB">
          <w:t xml:space="preserve">  </w:t>
        </w:r>
      </w:ins>
      <w:ins w:id="45" w:author="Christopher J. Patrick" w:date="2021-03-24T14:54:00Z">
        <w:r w:rsidR="000033CB">
          <w:t>Increased c</w:t>
        </w:r>
      </w:ins>
      <w:ins w:id="46" w:author="Christopher J. Patrick" w:date="2021-03-24T14:52:00Z">
        <w:r w:rsidR="000033CB">
          <w:t>onductivi</w:t>
        </w:r>
      </w:ins>
      <w:ins w:id="47" w:author="Christopher J. Patrick" w:date="2021-03-24T14:53:00Z">
        <w:r w:rsidR="000033CB">
          <w:t>ty was likely driven by evaporation and the high watershed area/discharge ratio in the semi-arid streams</w:t>
        </w:r>
      </w:ins>
      <w:ins w:id="48" w:author="Christopher J. Patrick" w:date="2021-03-24T15:00:00Z">
        <w:r w:rsidR="003C18B0">
          <w:t xml:space="preserve"> and </w:t>
        </w:r>
      </w:ins>
      <w:ins w:id="49" w:author="Christopher J. Patrick" w:date="2021-03-24T15:05:00Z">
        <w:r w:rsidR="003C18B0">
          <w:t>limits the species pool to taxa</w:t>
        </w:r>
      </w:ins>
      <w:ins w:id="50" w:author="Christopher J. Patrick" w:date="2021-03-24T15:00:00Z">
        <w:r w:rsidR="003C18B0">
          <w:t xml:space="preserve"> with specialized os</w:t>
        </w:r>
      </w:ins>
      <w:ins w:id="51" w:author="Christopher J. Patrick" w:date="2021-03-24T15:01:00Z">
        <w:r w:rsidR="003C18B0">
          <w:t>moregulatory adaptations (East et al. 2017)</w:t>
        </w:r>
      </w:ins>
      <w:ins w:id="52" w:author="Christopher J. Patrick" w:date="2021-03-24T14:53:00Z">
        <w:r w:rsidR="000033CB">
          <w:t xml:space="preserve">. </w:t>
        </w:r>
      </w:ins>
      <w:commentRangeStart w:id="53"/>
      <w:ins w:id="54" w:author="Christopher J. Patrick" w:date="2021-03-24T14:54:00Z">
        <w:r w:rsidR="000033CB">
          <w:t xml:space="preserve"> </w:t>
        </w:r>
      </w:ins>
      <w:ins w:id="55" w:author="Christopher J. Patrick" w:date="2021-03-24T15:01:00Z">
        <w:r w:rsidR="003C18B0">
          <w:t xml:space="preserve">Waste water effluent has a greater impact </w:t>
        </w:r>
      </w:ins>
      <w:ins w:id="56" w:author="Christopher J. Patrick" w:date="2021-03-24T15:02:00Z">
        <w:r w:rsidR="003C18B0">
          <w:t>on</w:t>
        </w:r>
      </w:ins>
      <w:ins w:id="57" w:author="Christopher J. Patrick" w:date="2021-03-24T15:01:00Z">
        <w:r w:rsidR="003C18B0">
          <w:t xml:space="preserve"> low discharge streams </w:t>
        </w:r>
      </w:ins>
      <w:ins w:id="58" w:author="Christopher J. Patrick" w:date="2021-03-24T15:02:00Z">
        <w:r w:rsidR="003C18B0">
          <w:t>and s</w:t>
        </w:r>
      </w:ins>
      <w:ins w:id="59" w:author="Christopher J. Patrick" w:date="2021-03-24T14:58:00Z">
        <w:r w:rsidR="003C18B0">
          <w:t xml:space="preserve">tream drying can </w:t>
        </w:r>
      </w:ins>
      <w:ins w:id="60" w:author="Christopher J. Patrick" w:date="2021-03-24T15:02:00Z">
        <w:r w:rsidR="003C18B0">
          <w:t xml:space="preserve">further </w:t>
        </w:r>
      </w:ins>
      <w:ins w:id="61" w:author="Christopher J. Patrick" w:date="2021-03-24T14:58:00Z">
        <w:r w:rsidR="003C18B0">
          <w:t>increase</w:t>
        </w:r>
      </w:ins>
      <w:ins w:id="62" w:author="Christopher J. Patrick" w:date="2021-03-24T14:54:00Z">
        <w:r w:rsidR="000033CB">
          <w:t xml:space="preserve"> NH</w:t>
        </w:r>
        <w:r w:rsidR="000033CB">
          <w:rPr>
            <w:vertAlign w:val="subscript"/>
          </w:rPr>
          <w:t>4</w:t>
        </w:r>
        <w:r w:rsidR="000033CB">
          <w:rPr>
            <w:vertAlign w:val="superscript"/>
          </w:rPr>
          <w:t>+</w:t>
        </w:r>
        <w:r w:rsidR="000033CB">
          <w:t xml:space="preserve"> </w:t>
        </w:r>
      </w:ins>
      <w:ins w:id="63" w:author="Christopher J. Patrick" w:date="2021-03-24T14:58:00Z">
        <w:r w:rsidR="003C18B0">
          <w:t>in remaining pools (Dehedin et al</w:t>
        </w:r>
      </w:ins>
      <w:ins w:id="64" w:author="Christopher J. Patrick" w:date="2021-03-24T14:59:00Z">
        <w:r w:rsidR="003C18B0">
          <w:t>. 2013)</w:t>
        </w:r>
      </w:ins>
      <w:ins w:id="65" w:author="Christopher J. Patrick" w:date="2021-03-24T15:02:00Z">
        <w:r w:rsidR="003C18B0">
          <w:t>.  Elevated NH</w:t>
        </w:r>
        <w:r w:rsidR="003C18B0">
          <w:rPr>
            <w:vertAlign w:val="subscript"/>
          </w:rPr>
          <w:t>4</w:t>
        </w:r>
        <w:r w:rsidR="003C18B0">
          <w:rPr>
            <w:vertAlign w:val="superscript"/>
          </w:rPr>
          <w:t>+</w:t>
        </w:r>
        <w:r w:rsidR="003C18B0">
          <w:t xml:space="preserve"> </w:t>
        </w:r>
      </w:ins>
      <w:ins w:id="66" w:author="Christopher J. Patrick" w:date="2021-03-24T15:03:00Z">
        <w:r w:rsidR="003C18B0">
          <w:t>is directly toxic to many fish (</w:t>
        </w:r>
      </w:ins>
      <w:ins w:id="67" w:author="Christopher J. Patrick" w:date="2021-03-24T15:04:00Z">
        <w:r w:rsidR="003C18B0">
          <w:t xml:space="preserve">Randall and Tsui 2002) and also </w:t>
        </w:r>
      </w:ins>
      <w:ins w:id="68" w:author="Christopher J. Patrick" w:date="2021-03-24T15:03:00Z">
        <w:r w:rsidR="003C18B0">
          <w:t>fuels algal growth, many of which produce cyanotoxins</w:t>
        </w:r>
      </w:ins>
      <w:ins w:id="69" w:author="Christopher J. Patrick" w:date="2021-03-24T14:59:00Z">
        <w:r w:rsidR="003C18B0">
          <w:t>.</w:t>
        </w:r>
      </w:ins>
      <w:ins w:id="70" w:author="Christopher J. Patrick" w:date="2021-03-24T15:01:00Z">
        <w:r w:rsidR="003C18B0">
          <w:t xml:space="preserve">  </w:t>
        </w:r>
      </w:ins>
      <w:del w:id="71" w:author="Christopher J. Patrick" w:date="2021-03-24T15:04:00Z">
        <w:r w:rsidR="001C12E9" w:rsidDel="003C18B0">
          <w:delText xml:space="preserve"> </w:delText>
        </w:r>
      </w:del>
      <w:commentRangeEnd w:id="53"/>
      <w:r w:rsidR="003C18B0">
        <w:rPr>
          <w:rStyle w:val="CommentReference"/>
        </w:rPr>
        <w:commentReference w:id="53"/>
      </w:r>
      <w:del w:id="72" w:author="Christopher J. Patrick" w:date="2021-03-24T15:06:00Z">
        <w:r w:rsidR="001C12E9" w:rsidDel="003C18B0">
          <w:delText>High solute concentrations and biological waste products could limit diversity</w:delText>
        </w:r>
      </w:del>
      <w:del w:id="73" w:author="Christopher J. Patrick" w:date="2021-03-24T15:05:00Z">
        <w:r w:rsidR="001C12E9" w:rsidDel="003C18B0">
          <w:delText xml:space="preserve"> by permitting only species with specialized osmoregulatory adaptations </w:delText>
        </w:r>
        <w:r w:rsidR="001C12E9" w:rsidDel="003C18B0">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rsidDel="003C18B0">
          <w:delInstrText xml:space="preserve"> ADDIN EN.CITE </w:delInstrText>
        </w:r>
        <w:r w:rsidR="001C12E9" w:rsidDel="003C18B0">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rsidDel="003C18B0">
          <w:delInstrText xml:space="preserve"> ADDIN EN.CITE.DATA </w:delInstrText>
        </w:r>
        <w:r w:rsidR="001C12E9" w:rsidDel="003C18B0">
          <w:fldChar w:fldCharType="end"/>
        </w:r>
        <w:r w:rsidR="001C12E9" w:rsidDel="003C18B0">
          <w:fldChar w:fldCharType="separate"/>
        </w:r>
        <w:r w:rsidR="001C12E9" w:rsidDel="003C18B0">
          <w:rPr>
            <w:noProof/>
          </w:rPr>
          <w:delText>(East</w:delText>
        </w:r>
        <w:r w:rsidR="00651556" w:rsidDel="003C18B0">
          <w:rPr>
            <w:noProof/>
          </w:rPr>
          <w:delText xml:space="preserve"> </w:delText>
        </w:r>
        <w:r w:rsidR="001C12E9" w:rsidDel="003C18B0">
          <w:rPr>
            <w:noProof/>
          </w:rPr>
          <w:delText>et al. 2017)</w:delText>
        </w:r>
        <w:r w:rsidR="001C12E9" w:rsidDel="003C18B0">
          <w:fldChar w:fldCharType="end"/>
        </w:r>
      </w:del>
      <w:del w:id="74" w:author="Christopher J. Patrick" w:date="2021-03-24T15:06:00Z">
        <w:r w:rsidR="001C12E9" w:rsidDel="003C18B0">
          <w:delText xml:space="preserve">. </w:delText>
        </w:r>
      </w:del>
      <w:r w:rsidR="00664B85">
        <w:t>We also noted but did not quantify</w:t>
      </w:r>
      <w:r w:rsidR="001C12E9">
        <w:t xml:space="preserve"> high</w:t>
      </w:r>
      <w:r w:rsidR="00A06C95">
        <w:t xml:space="preserve">er </w:t>
      </w:r>
      <w:r w:rsidR="001C12E9">
        <w:t xml:space="preserve">concentrations of silt in </w:t>
      </w:r>
      <w:r w:rsidR="00A06C95">
        <w:t xml:space="preserve">the </w:t>
      </w:r>
      <w:r w:rsidR="001C12E9">
        <w:t xml:space="preserve">semi-arid streams with prohibitive implications for nesting species. </w:t>
      </w:r>
      <w:del w:id="75" w:author="Christopher J. Patrick" w:date="2021-03-24T15:06:00Z">
        <w:r w:rsidR="001C12E9" w:rsidDel="006C2DB7">
          <w:delText xml:space="preserve">These </w:delText>
        </w:r>
      </w:del>
      <w:ins w:id="76" w:author="Christopher J. Patrick" w:date="2021-03-24T15:06:00Z">
        <w:r w:rsidR="006C2DB7">
          <w:t xml:space="preserve">We interpret these patterns </w:t>
        </w:r>
      </w:ins>
      <w:ins w:id="77" w:author="Christopher J. Patrick" w:date="2021-03-24T15:07:00Z">
        <w:r w:rsidR="006C2DB7">
          <w:t xml:space="preserve">to mean </w:t>
        </w:r>
      </w:ins>
      <w:del w:id="78" w:author="Christopher J. Patrick" w:date="2021-03-24T15:07:00Z">
        <w:r w:rsidR="001C12E9" w:rsidDel="006C2DB7">
          <w:delText xml:space="preserve">results suggest </w:delText>
        </w:r>
      </w:del>
      <w:r w:rsidR="001C12E9">
        <w:t>that as conditions become drier, water quality imposes abiotic filters on fish assembly which reduce overall community diversity</w:t>
      </w:r>
      <w:ins w:id="79" w:author="Christopher J. Patrick" w:date="2021-03-24T15:07:00Z">
        <w:r w:rsidR="006C2DB7">
          <w:t xml:space="preserve"> and selects for taxa with specialized adaptations for the harsh conditions</w:t>
        </w:r>
      </w:ins>
      <w:r w:rsidR="001C12E9">
        <w:t>.</w:t>
      </w:r>
    </w:p>
    <w:p w14:paraId="3BBEF05A" w14:textId="2A8B275C" w:rsidR="005A1C4A" w:rsidRDefault="00A06C95" w:rsidP="00293C4B">
      <w:pPr>
        <w:spacing w:line="360" w:lineRule="auto"/>
        <w:ind w:firstLine="720"/>
        <w:contextualSpacing/>
      </w:pPr>
      <w:del w:id="80" w:author="Christopher J. Patrick" w:date="2021-03-24T15:07:00Z">
        <w:r w:rsidDel="006C2DB7">
          <w:delText xml:space="preserve">In addition to diversity, fish community composition also correlated with annual precipitation.  </w:delText>
        </w:r>
      </w:del>
      <w:r w:rsidR="00C23AA0">
        <w:t>C</w:t>
      </w:r>
      <w:r w:rsidR="00BB41F4">
        <w:t>o</w:t>
      </w:r>
      <w:r w:rsidR="00BB41F4" w:rsidRPr="009A7FCE">
        <w:t xml:space="preserve">mmunities in semi-arid streams </w:t>
      </w:r>
      <w:del w:id="81" w:author="Christopher J. Patrick" w:date="2021-03-24T15:07:00Z">
        <w:r w:rsidR="00BB41F4" w:rsidRPr="009A7FCE" w:rsidDel="006C2DB7">
          <w:delText xml:space="preserve">(&lt;75 cm annual precipitation) </w:delText>
        </w:r>
      </w:del>
      <w:r w:rsidR="00BB41F4" w:rsidRPr="009A7FCE">
        <w:t xml:space="preserve">were composed of </w:t>
      </w:r>
      <w:r w:rsidR="0055422A">
        <w:t>small, live-bearing, omnivores</w:t>
      </w:r>
      <w:r w:rsidR="00BB41F4" w:rsidRPr="009A7FCE">
        <w:t xml:space="preserve">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r w:rsidR="00651556" w:rsidRPr="00651556">
        <w:rPr>
          <w:i/>
          <w:iCs/>
        </w:rPr>
        <w:t>Poecilia latipinna</w:t>
      </w:r>
      <w:r w:rsidR="00651556">
        <w:t xml:space="preserve">, </w:t>
      </w:r>
      <w:r w:rsidR="00BB41F4" w:rsidRPr="009A7FCE">
        <w:t>95</w:t>
      </w:r>
      <w:r w:rsidR="00BB41F4">
        <w:t xml:space="preserve"> psu)</w:t>
      </w:r>
      <w:r w:rsidR="00BB41F4" w:rsidRPr="009A7FCE">
        <w:t xml:space="preserve"> </w:t>
      </w:r>
      <w:r w:rsidR="00BB41F4">
        <w:t xml:space="preserve">and </w:t>
      </w:r>
      <w:r w:rsidR="00546671" w:rsidRPr="00546671">
        <w:t>Western Mosquitofish</w:t>
      </w:r>
      <w:r w:rsidR="00BB41F4" w:rsidRPr="009A7FCE">
        <w:t xml:space="preserve"> </w:t>
      </w:r>
      <w:r w:rsidR="00BB41F4">
        <w:t>(</w:t>
      </w:r>
      <w:r w:rsidR="00651556">
        <w:rPr>
          <w:i/>
          <w:iCs/>
        </w:rPr>
        <w:t>Gambusia affinis</w:t>
      </w:r>
      <w:r w:rsidR="00651556">
        <w:t>,</w:t>
      </w:r>
      <w:r>
        <w:t xml:space="preserve"> </w:t>
      </w:r>
      <w:r w:rsidR="00BB41F4" w:rsidRPr="008F5BF2">
        <w:t>58.5 p</w:t>
      </w:r>
      <w:r w:rsidR="00BB41F4">
        <w:t>su)</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rsidR="00CA6CBF">
        <w:t xml:space="preserve"> </w:t>
      </w:r>
      <w:r w:rsidR="009736BF">
        <w:t xml:space="preserve">The strongest compositional shift observed </w:t>
      </w:r>
      <w:r>
        <w:t xml:space="preserve">were increases in the abundance of </w:t>
      </w:r>
      <w:r w:rsidR="00E07039">
        <w:lastRenderedPageBreak/>
        <w:t>centrarchids</w:t>
      </w:r>
      <w:r w:rsidR="009736BF">
        <w:t xml:space="preserve"> (sunfish) </w:t>
      </w:r>
      <w:r>
        <w:t xml:space="preserve">with increases in annual rainfall. </w:t>
      </w:r>
      <w:r w:rsidR="009736BF">
        <w:t xml:space="preserve"> </w:t>
      </w:r>
      <w:r>
        <w:t>C</w:t>
      </w:r>
      <w:r w:rsidR="009736BF">
        <w:t xml:space="preserve">entrarchid species have 3-7 year lifespans, </w:t>
      </w:r>
      <w:r>
        <w:t xml:space="preserve">breed </w:t>
      </w:r>
      <w:r w:rsidR="009736BF">
        <w:t>annual</w:t>
      </w:r>
      <w:r>
        <w:t>ly</w:t>
      </w:r>
      <w:r w:rsidR="009736BF">
        <w:t xml:space="preserve">, </w:t>
      </w:r>
      <w:r>
        <w:t xml:space="preserve">build </w:t>
      </w:r>
      <w:r w:rsidR="009736BF">
        <w:t>nest</w:t>
      </w:r>
      <w:r>
        <w:t>s</w:t>
      </w:r>
      <w:r w:rsidR="009736BF">
        <w:t xml:space="preserve">, and are omnivores </w:t>
      </w:r>
      <w:r w:rsidR="009736BF">
        <w:fldChar w:fldCharType="begin"/>
      </w:r>
      <w:r w:rsidR="009736BF">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9736BF">
        <w:fldChar w:fldCharType="separate"/>
      </w:r>
      <w:r w:rsidR="009736BF">
        <w:rPr>
          <w:noProof/>
        </w:rPr>
        <w:t>(Cooke and Philipp 2009)</w:t>
      </w:r>
      <w:r w:rsidR="009736BF">
        <w:fldChar w:fldCharType="end"/>
      </w:r>
      <w:r w:rsidR="009736BF">
        <w:t xml:space="preserve">. </w:t>
      </w:r>
      <w:r w:rsidR="005A1C4A">
        <w:t xml:space="preserve"> </w:t>
      </w:r>
      <w:r>
        <w:t>Additional increases in diversity towards the wetter side of the climate gradient includ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are excluding these taxa through environmental filtering.  Additionally, some of the sub-humid and mesic sites also had seasonally migrating taxa including Rio Grande Cichlid (</w:t>
      </w:r>
      <w:r w:rsidRPr="003630A5">
        <w:rPr>
          <w:i/>
          <w:iCs/>
        </w:rPr>
        <w:t>H</w:t>
      </w:r>
      <w:r w:rsidR="008014EB">
        <w:rPr>
          <w:i/>
          <w:iCs/>
        </w:rPr>
        <w:t>ericthys</w:t>
      </w:r>
      <w:r w:rsidRPr="003630A5">
        <w:rPr>
          <w:i/>
          <w:iCs/>
        </w:rPr>
        <w:t xml:space="preserve"> cyanogutattus</w:t>
      </w:r>
      <w:r>
        <w:rPr>
          <w:i/>
          <w:iCs/>
        </w:rPr>
        <w:t>)</w:t>
      </w:r>
      <w:r>
        <w:t>, Hogchoker (</w:t>
      </w:r>
      <w:r w:rsidRPr="003630A5">
        <w:rPr>
          <w:i/>
          <w:iCs/>
        </w:rPr>
        <w:t>T</w:t>
      </w:r>
      <w:r w:rsidR="008014EB">
        <w:rPr>
          <w:i/>
          <w:iCs/>
        </w:rPr>
        <w:t>rinectes</w:t>
      </w:r>
      <w:r w:rsidRPr="003630A5">
        <w:rPr>
          <w:i/>
          <w:iCs/>
        </w:rPr>
        <w:t xml:space="preserve"> maculatus</w:t>
      </w:r>
      <w:r>
        <w:rPr>
          <w:i/>
          <w:iCs/>
        </w:rPr>
        <w:t>)</w:t>
      </w:r>
      <w:r w:rsidRPr="009A7FCE">
        <w:rPr>
          <w:i/>
          <w:iCs/>
        </w:rPr>
        <w:t>,</w:t>
      </w:r>
      <w:r>
        <w:rPr>
          <w:i/>
          <w:iCs/>
        </w:rPr>
        <w:t xml:space="preserve"> </w:t>
      </w:r>
      <w:r w:rsidRPr="008015D8">
        <w:rPr>
          <w:iCs/>
        </w:rPr>
        <w:t xml:space="preserve">and </w:t>
      </w:r>
      <w:r>
        <w:rPr>
          <w:iCs/>
        </w:rPr>
        <w:t>American Eel (</w:t>
      </w:r>
      <w:r w:rsidRPr="003630A5">
        <w:rPr>
          <w:i/>
        </w:rPr>
        <w:t>A</w:t>
      </w:r>
      <w:r w:rsidR="008014EB">
        <w:rPr>
          <w:i/>
        </w:rPr>
        <w:t>nguilla</w:t>
      </w:r>
      <w:r w:rsidRPr="003630A5">
        <w:rPr>
          <w:i/>
        </w:rPr>
        <w:t xml:space="preserve"> </w:t>
      </w:r>
      <w:r>
        <w:rPr>
          <w:i/>
        </w:rPr>
        <w:t>rostrate</w:t>
      </w:r>
      <w:r w:rsidRPr="00F93FA9">
        <w:t>)</w:t>
      </w:r>
      <w:r>
        <w:rPr>
          <w:i/>
        </w:rPr>
        <w:t xml:space="preserve"> </w:t>
      </w:r>
      <w:r w:rsidRPr="003630A5">
        <w:rPr>
          <w:iCs/>
        </w:rPr>
        <w:t>(Rehage et al. 2016; Koski 1978; Wenner, C.A. 1978)</w:t>
      </w:r>
      <w:r w:rsidRPr="009A7FCE">
        <w:t xml:space="preserve">. </w:t>
      </w:r>
      <w:r>
        <w:t>These were absent from semi-arid sites.  Given the similar proximity to nearby reservoirs and estuaries, migratory</w:t>
      </w:r>
      <w:r w:rsidRPr="009A7FCE">
        <w:t xml:space="preserve"> taxa </w:t>
      </w:r>
      <w:r>
        <w:t xml:space="preserve">may have been excluded from streams with habitat fragmentation, indicated here by low flow pulse %, that typify </w:t>
      </w:r>
      <w:r w:rsidRPr="009A7FCE">
        <w:t xml:space="preserve">semi-arid </w:t>
      </w:r>
      <w:r>
        <w:t xml:space="preserve">streams </w:t>
      </w:r>
      <w:r>
        <w:fldChar w:fldCharType="begin"/>
      </w:r>
      <w:r w:rsidR="00C50B2D">
        <w:instrText xml:space="preserve"> ADDIN ZOTERO_ITEM CSL_CITATION {"citationID":"YTQDWXAN","properties":{"formattedCitation":"(Williams 1999; De Jong et al. 2015)","plainCitation":"(Williams 1999; De Jong et al. 2015)","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fldChar w:fldCharType="separate"/>
      </w:r>
      <w:r w:rsidRPr="009736BF">
        <w:t>(Williams 1999; De Jong et al. 2015)</w:t>
      </w:r>
      <w:r>
        <w:fldChar w:fldCharType="end"/>
      </w:r>
      <w:r w:rsidRPr="009A7FCE">
        <w:t>.</w:t>
      </w:r>
      <w:r>
        <w:t xml:space="preserve"> </w:t>
      </w:r>
    </w:p>
    <w:p w14:paraId="334E88D1" w14:textId="10D4153E" w:rsidR="00BD78C4" w:rsidRDefault="00072A79">
      <w:pPr>
        <w:spacing w:line="360" w:lineRule="auto"/>
        <w:ind w:firstLine="720"/>
        <w:pPrChange w:id="82" w:author="Christopher J. Patrick" w:date="2021-03-24T15:08:00Z">
          <w:pPr>
            <w:spacing w:line="360" w:lineRule="auto"/>
          </w:pPr>
        </w:pPrChange>
      </w:pPr>
      <w:r>
        <w:t>R</w:t>
      </w:r>
      <w:r w:rsidR="00FA142E">
        <w:t xml:space="preserve">ed shiners </w:t>
      </w:r>
      <w:r w:rsidR="002A725D">
        <w:t>(</w:t>
      </w:r>
      <w:r w:rsidR="002A725D">
        <w:rPr>
          <w:i/>
          <w:iCs/>
        </w:rPr>
        <w:t>C</w:t>
      </w:r>
      <w:r w:rsidR="002A725D" w:rsidRPr="0093650F">
        <w:rPr>
          <w:i/>
          <w:iCs/>
        </w:rPr>
        <w:t>yprinella lutrensis</w:t>
      </w:r>
      <w:r w:rsidR="002A725D">
        <w:t xml:space="preserve">) </w:t>
      </w:r>
      <w:r w:rsidR="00FA142E">
        <w:t xml:space="preserve">were </w:t>
      </w:r>
      <w:r>
        <w:t xml:space="preserve">curiously </w:t>
      </w:r>
      <w:r w:rsidR="00FA142E">
        <w:t xml:space="preserve">absent from semi-arid sites and were only present in four mesic and sub-humid sites. In ordination space, two sites with the highest abundances of red shiner (Aransas and Placedo) separated perpendicularly from the rainfall-gradient effects and coextended with </w:t>
      </w:r>
      <w:r w:rsidR="002017B3">
        <w:t xml:space="preserve">Rosgen (stream morphology) and </w:t>
      </w:r>
      <w:r w:rsidR="00370E09">
        <w:t xml:space="preserve">hydrologic </w:t>
      </w:r>
      <w:r w:rsidR="00FA142E">
        <w:t>flashiness indices</w:t>
      </w:r>
      <w:r w:rsidR="00370E09">
        <w:t xml:space="preserve"> </w:t>
      </w:r>
      <w:r w:rsidR="00FA142E">
        <w:t xml:space="preserve">(Fig.4). </w:t>
      </w:r>
      <w:r w:rsidR="00370E09">
        <w:t>H</w:t>
      </w:r>
      <w:r w:rsidR="00B445D9">
        <w:t>igh abundances of red shiner wer</w:t>
      </w:r>
      <w:r>
        <w:t>e</w:t>
      </w:r>
      <w:r w:rsidR="00B445D9">
        <w:t xml:space="preserve"> associated with shallow </w:t>
      </w:r>
      <w:r>
        <w:t>riffle</w:t>
      </w:r>
      <w:r w:rsidR="00B445D9">
        <w:t xml:space="preserve"> habitats</w:t>
      </w:r>
      <w:r>
        <w:t xml:space="preserve"> with gravel substrates which </w:t>
      </w:r>
      <w:r w:rsidR="00C50B2D">
        <w:t>occurred</w:t>
      </w:r>
      <w:r>
        <w:t xml:space="preserve"> at three sites throughout the gradient</w:t>
      </w:r>
      <w:r w:rsidR="00B445D9">
        <w:t xml:space="preserve">. </w:t>
      </w:r>
      <w:r w:rsidR="002A725D">
        <w:t xml:space="preserve">This </w:t>
      </w:r>
      <w:r w:rsidR="002017B3">
        <w:t>wa</w:t>
      </w:r>
      <w:r w:rsidR="002A725D">
        <w:t xml:space="preserve">s </w:t>
      </w:r>
      <w:r w:rsidR="00370E09">
        <w:t>peculiar</w:t>
      </w:r>
      <w:r w:rsidR="002A725D">
        <w:t xml:space="preserve"> since red shiner are considered to be a habitat generalist</w:t>
      </w:r>
      <w:r w:rsidR="00370E09">
        <w:t xml:space="preserve"> and rugged invasive throughout the United States </w:t>
      </w:r>
      <w:r w:rsidR="00370E09">
        <w:fldChar w:fldCharType="begin"/>
      </w:r>
      <w:r w:rsidR="00370E09">
        <w:instrText xml:space="preserve"> ADDIN ZOTERO_ITEM CSL_CITATION {"citationID":"DthndHUL","properties":{"formattedCitation":"(Marsh-Matthews and Matthews 2000; Matthews and Marsh\\uc0\\u8208{}Matthews 2007)","plainCitation":"(Marsh-Matthews and Matthews 2000; Matthews and Marsh‐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Matthews","given":"Edie"}],"issued":{"date-parts":[["2007"]]}}}],"schema":"https://github.com/citation-style-language/schema/raw/master/csl-citation.json"} </w:instrText>
      </w:r>
      <w:r w:rsidR="00370E09">
        <w:fldChar w:fldCharType="separate"/>
      </w:r>
      <w:r w:rsidR="00370E09" w:rsidRPr="001A5B32">
        <w:t>(Marsh-Matthews and Matthews 2000; Matthews and Marsh‐Matthews 2007)</w:t>
      </w:r>
      <w:r w:rsidR="00370E09">
        <w:fldChar w:fldCharType="end"/>
      </w:r>
      <w:r w:rsidR="002A725D">
        <w:t xml:space="preserve">. </w:t>
      </w:r>
      <w:del w:id="83" w:author="Christopher J. Patrick" w:date="2021-03-24T15:08:00Z">
        <w:r w:rsidR="002A725D" w:rsidDel="006C2DB7">
          <w:delText>So, we</w:delText>
        </w:r>
      </w:del>
      <w:ins w:id="84" w:author="Christopher J. Patrick" w:date="2021-03-24T15:08:00Z">
        <w:r w:rsidR="006C2DB7">
          <w:t>We</w:t>
        </w:r>
      </w:ins>
      <w:r w:rsidR="002A725D">
        <w:t xml:space="preserve"> susp</w:t>
      </w:r>
      <w:r w:rsidR="00370E09">
        <w:t>ect their apparent habitat preference to be driven by competition and predation by centrarchids in nearby pool and run habitats</w:t>
      </w:r>
      <w:r w:rsidR="002A725D">
        <w:t xml:space="preserve">. </w:t>
      </w:r>
      <w:r>
        <w:t>Although red shiners tolerate high temperatures and low oxygen, c</w:t>
      </w:r>
      <w:r w:rsidR="00B445D9">
        <w:t xml:space="preserve">onductivity </w:t>
      </w:r>
      <w:r>
        <w:t xml:space="preserve">is likely </w:t>
      </w:r>
      <w:r w:rsidR="00B445D9">
        <w:t xml:space="preserve">excluding </w:t>
      </w:r>
      <w:r>
        <w:t xml:space="preserve">red shiner (salinity tolerance </w:t>
      </w:r>
      <w:r w:rsidR="002017B3">
        <w:t xml:space="preserve">&lt; </w:t>
      </w:r>
      <w:r>
        <w:t xml:space="preserve">10 psu) </w:t>
      </w:r>
      <w:r w:rsidR="00B445D9">
        <w:t xml:space="preserve">from </w:t>
      </w:r>
      <w:r>
        <w:t xml:space="preserve">the arid sites </w:t>
      </w:r>
      <w:r>
        <w:fldChar w:fldCharType="begin"/>
      </w:r>
      <w:r>
        <w:instrText xml:space="preserve"> ADDIN ZOTERO_ITEM CSL_CITATION {"citationID":"OxdLgZQt","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instrText>
      </w:r>
      <w:r>
        <w:fldChar w:fldCharType="separate"/>
      </w:r>
      <w:r w:rsidRPr="00072A79">
        <w:t>(Matthews and Hill 1977)</w:t>
      </w:r>
      <w:r>
        <w:fldChar w:fldCharType="end"/>
      </w:r>
      <w:r w:rsidR="00B445D9">
        <w:t xml:space="preserve">. </w:t>
      </w:r>
      <w:r w:rsidR="002017B3">
        <w:t>In this light, we considered hydrologic flashiness a spurious influence on red shiner distributions beyond its capacity to influence channel geomorphology.</w:t>
      </w:r>
    </w:p>
    <w:p w14:paraId="39D41CED" w14:textId="659A00B9" w:rsidR="00E66333" w:rsidRDefault="00587399" w:rsidP="00293C4B">
      <w:pPr>
        <w:spacing w:line="360" w:lineRule="auto"/>
        <w:ind w:firstLine="720"/>
        <w:contextualSpacing/>
      </w:pPr>
      <w:r w:rsidRPr="001C59E6">
        <w:t xml:space="preserve">Low flow pulse percentage (LFPP) </w:t>
      </w:r>
      <w:r>
        <w:t>approximate</w:t>
      </w:r>
      <w:r w:rsidR="00906244">
        <w:t>d</w:t>
      </w:r>
      <w:r>
        <w:t xml:space="preserve"> drought prevalence and </w:t>
      </w:r>
      <w:r w:rsidRPr="001C59E6">
        <w:t xml:space="preserve">was </w:t>
      </w:r>
      <w:r>
        <w:t>the sole</w:t>
      </w:r>
      <w:r w:rsidRPr="001C59E6">
        <w:t xml:space="preserve"> significant predictor of invertebrate community diversity</w:t>
      </w:r>
      <w:r>
        <w:t xml:space="preserve"> (Fig</w:t>
      </w:r>
      <w:r w:rsidR="006A4672">
        <w:t>. 4</w:t>
      </w:r>
      <w:r>
        <w:t>)</w:t>
      </w:r>
      <w:r w:rsidRPr="001C59E6">
        <w:t>.</w:t>
      </w:r>
      <w:r w:rsidR="00E07039">
        <w:t xml:space="preserve"> </w:t>
      </w:r>
      <w:r w:rsidR="00661BEA">
        <w:t>In addition to LFPP, t</w:t>
      </w:r>
      <w:r w:rsidR="00E07039">
        <w:t xml:space="preserve">he top-ranked multiple regression models </w:t>
      </w:r>
      <w:r w:rsidR="00661BEA">
        <w:t>also implicated</w:t>
      </w:r>
      <w:r w:rsidR="00E07039">
        <w:t xml:space="preserve"> NH</w:t>
      </w:r>
      <w:r w:rsidR="00E07039">
        <w:rPr>
          <w:vertAlign w:val="subscript"/>
        </w:rPr>
        <w:t>4</w:t>
      </w:r>
      <w:r w:rsidR="00E07039">
        <w:rPr>
          <w:vertAlign w:val="superscript"/>
        </w:rPr>
        <w:t>+</w:t>
      </w:r>
      <w:r w:rsidR="00E07039">
        <w:t xml:space="preserve"> </w:t>
      </w:r>
      <w:r w:rsidR="00661BEA">
        <w:t>was an effective predictor of</w:t>
      </w:r>
      <w:r w:rsidR="00E07039">
        <w:t xml:space="preserve"> invertebrate diversity. </w:t>
      </w:r>
      <w:r w:rsidR="00906244">
        <w:t xml:space="preserve">Semi-arid community compositions included a higher proportion of gastropods which </w:t>
      </w:r>
      <w:r w:rsidR="00F16E0B">
        <w:t>are</w:t>
      </w:r>
      <w:r w:rsidR="00906244">
        <w:t xml:space="preserve"> well adapted to the stresses </w:t>
      </w:r>
      <w:r w:rsidR="00F16E0B">
        <w:t>that characterize</w:t>
      </w:r>
      <w:r w:rsidR="00906244">
        <w:t xml:space="preserve"> increased </w:t>
      </w:r>
      <w:r>
        <w:t>LFPP</w:t>
      </w:r>
      <w:r w:rsidR="00661BEA">
        <w:t xml:space="preserve"> (Fig</w:t>
      </w:r>
      <w:r w:rsidR="006A4672">
        <w:t>.</w:t>
      </w:r>
      <w:r w:rsidR="00661BEA">
        <w:t xml:space="preserve"> </w:t>
      </w:r>
      <w:r w:rsidR="006A4672">
        <w:t>4</w:t>
      </w:r>
      <w:r w:rsidR="00661BEA">
        <w:t>)</w:t>
      </w:r>
      <w:r w:rsidR="00E07039">
        <w:t xml:space="preserve">. </w:t>
      </w:r>
      <w:r w:rsidR="00906244">
        <w:t xml:space="preserve">For </w:t>
      </w:r>
      <w:r w:rsidR="00906244">
        <w:lastRenderedPageBreak/>
        <w:t xml:space="preserve">example, </w:t>
      </w:r>
      <w:r w:rsidRPr="008D2795">
        <w:rPr>
          <w:i/>
          <w:iCs/>
        </w:rPr>
        <w:t>M</w:t>
      </w:r>
      <w:r w:rsidR="00661BEA">
        <w:rPr>
          <w:i/>
          <w:iCs/>
        </w:rPr>
        <w:t>.</w:t>
      </w:r>
      <w:r w:rsidRPr="008D2795">
        <w:rPr>
          <w:i/>
          <w:iCs/>
        </w:rPr>
        <w:t xml:space="preserve"> tuberculata</w:t>
      </w:r>
      <w:r w:rsidR="00E66333">
        <w:t xml:space="preserve"> </w:t>
      </w:r>
      <w:r w:rsidR="00F16E0B">
        <w:t>were the most</w:t>
      </w:r>
      <w:r w:rsidR="00906244">
        <w:t xml:space="preserve"> abundant primary consumers </w:t>
      </w:r>
      <w:r w:rsidR="00F16E0B">
        <w:t xml:space="preserve">in the semi-arid streams </w:t>
      </w:r>
      <w:r w:rsidR="00906244">
        <w:t>a</w:t>
      </w:r>
      <w:r w:rsidR="00111656">
        <w:t xml:space="preserve">nd </w:t>
      </w:r>
      <w:r w:rsidR="00F16E0B">
        <w:t xml:space="preserve">can resist the osmotic stress imposed by drought conditions </w:t>
      </w:r>
      <w:r w:rsidR="009F2BC2">
        <w:t xml:space="preserve">with a broad range of </w:t>
      </w:r>
      <w:r w:rsidR="00F16E0B">
        <w:t xml:space="preserve">salinity </w:t>
      </w:r>
      <w:r w:rsidR="00E66333">
        <w:t>tolerance (</w:t>
      </w:r>
      <w:r w:rsidR="00EE6E30">
        <w:t>0-23 PSU)</w:t>
      </w:r>
      <w:r w:rsidR="00F16E0B">
        <w:t>.</w:t>
      </w:r>
      <w:r w:rsidR="009F2BC2">
        <w:t xml:space="preserve"> This species</w:t>
      </w:r>
      <w:r w:rsidR="00FE5097">
        <w:t xml:space="preserve"> is also well-</w:t>
      </w:r>
      <w:r w:rsidR="00661BEA">
        <w:t>adapted</w:t>
      </w:r>
      <w:r w:rsidR="00FE5097">
        <w:t xml:space="preserve"> to survive and reproduce throughout periodic dewatering due to its rapid maturation (21-62 days), asexual reproduction, and internal offspring gestation</w:t>
      </w:r>
      <w:r w:rsidR="00F16E0B">
        <w:t xml:space="preserve"> </w:t>
      </w:r>
      <w:r w:rsidR="00F16E0B">
        <w:fldChar w:fldCharType="begin"/>
      </w:r>
      <w:r w:rsidR="00F16E0B">
        <w:instrText xml:space="preserve"> ADDIN ZOTERO_ITEM CSL_CITATION {"citationID":"RiqOgDY3","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F16E0B">
        <w:fldChar w:fldCharType="separate"/>
      </w:r>
      <w:r w:rsidR="00F16E0B" w:rsidRPr="00F16E0B">
        <w:t>(Farani et al. 2015)</w:t>
      </w:r>
      <w:r w:rsidR="00F16E0B">
        <w:fldChar w:fldCharType="end"/>
      </w:r>
      <w:r w:rsidR="00F16E0B">
        <w:t>. Droughts represent a ramping disturbance as water availability and quality diminish over time and most i</w:t>
      </w:r>
      <w:r w:rsidR="00F16E0B">
        <w:rPr>
          <w:iCs/>
        </w:rPr>
        <w:t xml:space="preserve">nvertebrates are unable to escape due to restricted in-stream mobility compared to fish. </w:t>
      </w:r>
      <w:r w:rsidR="00FE5097">
        <w:rPr>
          <w:iCs/>
        </w:rPr>
        <w:t xml:space="preserve"> </w:t>
      </w:r>
      <w:r w:rsidR="00F16E0B">
        <w:rPr>
          <w:iCs/>
        </w:rPr>
        <w:t xml:space="preserve">aquatic invertebrates can access refuge in the hyporheic zone, interstitial spaces, and in some cases utilize desiccation-resistant life-stages </w: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 </w:instrTex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DATA </w:instrText>
      </w:r>
      <w:r w:rsidR="00F16E0B">
        <w:rPr>
          <w:iCs/>
        </w:rPr>
      </w:r>
      <w:r w:rsidR="00F16E0B">
        <w:rPr>
          <w:iCs/>
        </w:rPr>
        <w:fldChar w:fldCharType="end"/>
      </w:r>
      <w:r w:rsidR="00F16E0B">
        <w:rPr>
          <w:iCs/>
        </w:rPr>
      </w:r>
      <w:r w:rsidR="00F16E0B">
        <w:rPr>
          <w:iCs/>
        </w:rPr>
        <w:fldChar w:fldCharType="separate"/>
      </w:r>
      <w:r w:rsidR="00F16E0B">
        <w:rPr>
          <w:iCs/>
          <w:noProof/>
        </w:rPr>
        <w:t>(Boulton, Peterson et al. 1992, Boulton 2003)</w:t>
      </w:r>
      <w:r w:rsidR="00F16E0B">
        <w:rPr>
          <w:iCs/>
        </w:rPr>
        <w:fldChar w:fldCharType="end"/>
      </w:r>
      <w:r w:rsidR="00F16E0B">
        <w:rPr>
          <w:iCs/>
        </w:rPr>
        <w:t>.</w:t>
      </w:r>
    </w:p>
    <w:p w14:paraId="693D4A84" w14:textId="3A45D79A" w:rsidR="00A06C95" w:rsidRDefault="00A06C95" w:rsidP="00664B85">
      <w:pPr>
        <w:spacing w:line="360" w:lineRule="auto"/>
        <w:ind w:firstLine="720"/>
        <w:contextualSpacing/>
      </w:pPr>
      <w:commentRangeStart w:id="85"/>
      <w:r>
        <w:rPr>
          <w:iCs/>
        </w:rPr>
        <w:t xml:space="preserve">Surprisingly, while invertebrate community composition </w:t>
      </w:r>
      <w:r w:rsidR="00C32E69">
        <w:rPr>
          <w:iCs/>
        </w:rPr>
        <w:t xml:space="preserve">shifted </w:t>
      </w:r>
      <w:r>
        <w:rPr>
          <w:iCs/>
        </w:rPr>
        <w:t>with rainfall, i</w:t>
      </w:r>
      <w:r w:rsidRPr="001C59E6">
        <w:rPr>
          <w:iCs/>
        </w:rPr>
        <w:t xml:space="preserve">nvertebrate </w:t>
      </w:r>
      <w:r>
        <w:rPr>
          <w:iCs/>
        </w:rPr>
        <w:t>diversity did not correlate linearly with precipitation.  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18582B">
        <w:rPr>
          <w:iCs/>
        </w:rPr>
        <w:t xml:space="preserve"> </w:t>
      </w:r>
      <w:r w:rsidR="0018582B">
        <w:rPr>
          <w:iCs/>
        </w:rPr>
        <w:fldChar w:fldCharType="begin"/>
      </w:r>
      <w:r w:rsidR="0018582B">
        <w:rPr>
          <w:iCs/>
        </w:rPr>
        <w:instrText xml:space="preserve"> ADDIN ZOTERO_ITEM CSL_CITATION {"citationID":"ePsh4NCx","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instrText>
      </w:r>
      <w:r w:rsidR="0018582B">
        <w:rPr>
          <w:iCs/>
        </w:rPr>
        <w:fldChar w:fldCharType="separate"/>
      </w:r>
      <w:r w:rsidR="0018582B" w:rsidRPr="0018582B">
        <w:t>(Eriksson 1993)</w:t>
      </w:r>
      <w:r w:rsidR="0018582B">
        <w:rPr>
          <w:iCs/>
        </w:rPr>
        <w:fldChar w:fldCharType="end"/>
      </w:r>
      <w:r>
        <w:rPr>
          <w:iCs/>
        </w:rPr>
        <w:t>. The peak like</w:t>
      </w:r>
      <w:r w:rsidR="00C32E69">
        <w:rPr>
          <w:iCs/>
        </w:rPr>
        <w:t>ly</w:t>
      </w:r>
      <w:r>
        <w:rPr>
          <w:iCs/>
        </w:rPr>
        <w:t xml:space="preserve"> represent</w:t>
      </w:r>
      <w:r w:rsidR="00C32E69">
        <w:rPr>
          <w:iCs/>
        </w:rPr>
        <w:t>ed</w:t>
      </w:r>
      <w:r>
        <w:rPr>
          <w:iCs/>
        </w:rPr>
        <w:t xml:space="preserve"> the transition zone where taxa common on each side of the gradient </w:t>
      </w:r>
      <w:r w:rsidR="00C32E69">
        <w:rPr>
          <w:iCs/>
        </w:rPr>
        <w:t>we</w:t>
      </w:r>
      <w:r>
        <w:rPr>
          <w:iCs/>
        </w:rPr>
        <w:t xml:space="preserve">re able to co-occur.  </w:t>
      </w:r>
      <w:r w:rsidR="00661BEA">
        <w:t>As precipitation increase</w:t>
      </w:r>
      <w:r w:rsidR="00C32E69">
        <w:t>d</w:t>
      </w:r>
      <w:r w:rsidR="00661BEA">
        <w:t xml:space="preserve">, there </w:t>
      </w:r>
      <w:r w:rsidR="00C32E69">
        <w:t>were</w:t>
      </w:r>
      <w:r w:rsidR="0015095B">
        <w:t xml:space="preserve"> three points of interest: </w:t>
      </w:r>
      <w:r w:rsidR="00622334">
        <w:t>1</w:t>
      </w:r>
      <w:r w:rsidR="0015095B">
        <w:t>)</w:t>
      </w:r>
      <w:r>
        <w:t xml:space="preserve"> </w:t>
      </w:r>
      <w:r w:rsidR="00400433">
        <w:t xml:space="preserve">The shift in primary producers and the increased prevalence of </w:t>
      </w:r>
      <w:r w:rsidR="00C52899">
        <w:t>amphipods</w:t>
      </w:r>
      <w:r w:rsidR="00400433">
        <w:t xml:space="preserve"> and </w:t>
      </w:r>
      <w:r w:rsidR="00C52899">
        <w:t>decapods</w:t>
      </w:r>
      <w:r w:rsidR="00400433">
        <w:t xml:space="preserve"> at wetter sites implied a corresponding shift in available basal resources. Specifically, precipitation-mediated shifts in riparian vegetation from evergreen, xeric mesquite trees to deciduous hardwoods likely altered the inputs of </w:t>
      </w:r>
      <w:r w:rsidR="00400433" w:rsidRPr="00EB5ECC">
        <w:t>terrestrially derived detrital inputs and instream productivity</w:t>
      </w:r>
      <w:r w:rsidR="00400433">
        <w:t xml:space="preserve"> to promote the inclusion of shredder taxa </w:t>
      </w:r>
      <w:r w:rsidR="00400433">
        <w:fldChar w:fldCharType="begin"/>
      </w:r>
      <w:r w:rsidR="00400433">
        <w:instrText xml:space="preserve"> ADDIN ZOTERO_ITEM CSL_CITATION {"citationID":"tfVUD0xW","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instrText>
      </w:r>
      <w:r w:rsidR="00400433">
        <w:fldChar w:fldCharType="separate"/>
      </w:r>
      <w:r w:rsidR="00400433" w:rsidRPr="00EB5ECC">
        <w:t>(Giling, Reich, and Thompson 2009)</w:t>
      </w:r>
      <w:r w:rsidR="00400433">
        <w:fldChar w:fldCharType="end"/>
      </w:r>
      <w:r w:rsidR="00400433" w:rsidRPr="00D1402C">
        <w:t>.</w:t>
      </w:r>
      <w:r w:rsidR="00400433">
        <w:t xml:space="preserve"> </w:t>
      </w:r>
      <w:r w:rsidR="00622334">
        <w:t xml:space="preserve">2) </w:t>
      </w:r>
      <w:r w:rsidR="00400433">
        <w:t xml:space="preserve">The </w:t>
      </w:r>
      <w:r w:rsidR="00CD5760">
        <w:t xml:space="preserve">observed </w:t>
      </w:r>
      <w:r w:rsidR="00400433">
        <w:t>shift in primary consumers from</w:t>
      </w:r>
      <w:r w:rsidR="0072055D">
        <w:t xml:space="preserve"> </w:t>
      </w:r>
      <w:r w:rsidR="00CD5760">
        <w:t>short-lived, euryhaline dipterans and gastropods to e</w:t>
      </w:r>
      <w:r w:rsidR="00400433">
        <w:t>phemeroptera</w:t>
      </w:r>
      <w:r w:rsidR="00CD5760">
        <w:t>ns</w:t>
      </w:r>
      <w:r w:rsidR="00400433">
        <w:t xml:space="preserve"> and </w:t>
      </w:r>
      <w:r w:rsidR="00CD5760">
        <w:t>t</w:t>
      </w:r>
      <w:r w:rsidR="00400433">
        <w:t>richoptera</w:t>
      </w:r>
      <w:r w:rsidR="00CD5760">
        <w:t>ns, environmentally sensitive species with longer lifespans,</w:t>
      </w:r>
      <w:r w:rsidR="00400433">
        <w:t xml:space="preserve"> </w:t>
      </w:r>
      <w:r w:rsidR="00CD5760">
        <w:t xml:space="preserve">pointed towards improved water quality conditions and hydrologic stability </w:t>
      </w:r>
      <w:r w:rsidR="00CD5760" w:rsidRPr="00CD5760">
        <w:t>(Rosenberg and Resh 1993; Jackson and Sweeney 1995)</w:t>
      </w:r>
      <w:r w:rsidR="00400433">
        <w:t xml:space="preserve">. </w:t>
      </w:r>
      <w:r w:rsidR="00014AB3">
        <w:t>Taken further, this pattern alludes to trade-off between aridity tolerance and competitive specialization</w:t>
      </w:r>
      <w:r w:rsidR="00F21487">
        <w:t xml:space="preserve"> </w:t>
      </w:r>
      <w:r w:rsidR="00014AB3">
        <w:fldChar w:fldCharType="begin"/>
      </w:r>
      <w:r w:rsidR="00014AB3">
        <w:instrText xml:space="preserve"> ADDIN ZOTERO_ITEM CSL_CITATION {"citationID":"AYKXSqYs","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Cabrera","given":"Albert"},{"family":"Curt","given":"Thomas"},{"family":"Carcaillet","given":"Christopher"}],"issued":{"date-parts":[["2018"]]}}}],"schema":"https://github.com/citation-style-language/schema/raw/master/csl-citation.json"} </w:instrText>
      </w:r>
      <w:r w:rsidR="00014AB3">
        <w:fldChar w:fldCharType="separate"/>
      </w:r>
      <w:r w:rsidR="00014AB3" w:rsidRPr="00014AB3">
        <w:t>(Fréjaville et al. 2018)</w:t>
      </w:r>
      <w:r w:rsidR="00014AB3">
        <w:fldChar w:fldCharType="end"/>
      </w:r>
      <w:r w:rsidR="00014AB3">
        <w:t xml:space="preserve">. </w:t>
      </w:r>
      <w:r w:rsidR="00622334">
        <w:t xml:space="preserve">3) </w:t>
      </w:r>
      <w:r w:rsidR="00400433">
        <w:t>T</w:t>
      </w:r>
      <w:r w:rsidR="00622334">
        <w:t xml:space="preserve">he decreased abundance of </w:t>
      </w:r>
      <w:r w:rsidR="0018582B">
        <w:t>o</w:t>
      </w:r>
      <w:r w:rsidR="00622334">
        <w:t>donat</w:t>
      </w:r>
      <w:r w:rsidR="0018582B">
        <w:t>es</w:t>
      </w:r>
      <w:r w:rsidR="00622334">
        <w:t xml:space="preserve"> and </w:t>
      </w:r>
      <w:r w:rsidR="0018582B">
        <w:t>h</w:t>
      </w:r>
      <w:r w:rsidR="00622334">
        <w:t>empiteran</w:t>
      </w:r>
      <w:r w:rsidR="0018582B">
        <w:t>s</w:t>
      </w:r>
      <w:r w:rsidR="00622334">
        <w:t xml:space="preserve"> predators</w:t>
      </w:r>
      <w:r w:rsidR="00622334" w:rsidRPr="0015095B">
        <w:t xml:space="preserve"> </w:t>
      </w:r>
      <w:r w:rsidR="00622334">
        <w:t xml:space="preserve">may have been due to competition </w:t>
      </w:r>
      <w:r w:rsidR="0072055D">
        <w:t xml:space="preserve">with </w:t>
      </w:r>
      <w:r w:rsidR="00622334">
        <w:t xml:space="preserve">and predation by insectivorous centrarchids </w:t>
      </w:r>
      <w:r w:rsidR="00622334">
        <w:fldChar w:fldCharType="begin"/>
      </w:r>
      <w:r w:rsidR="00622334">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22334">
        <w:fldChar w:fldCharType="separate"/>
      </w:r>
      <w:r w:rsidR="00622334">
        <w:rPr>
          <w:noProof/>
        </w:rPr>
        <w:t>(Dahl and Greenberg 1998)</w:t>
      </w:r>
      <w:r w:rsidR="00622334">
        <w:fldChar w:fldCharType="end"/>
      </w:r>
      <w:r w:rsidR="00622334">
        <w:t xml:space="preserve">. In this way, biotic interactions at sub-humid sites </w:t>
      </w:r>
      <w:r w:rsidR="00F21487">
        <w:t>presumably</w:t>
      </w:r>
      <w:r w:rsidR="00622334">
        <w:t xml:space="preserve"> restricted invertebrate communities to species with anti-predator adaptations including small size, passive foraging strategies, camouflage, and armoring </w:t>
      </w:r>
      <w:r w:rsidR="00622334">
        <w:fldChar w:fldCharType="begin"/>
      </w:r>
      <w:r w:rsidR="00622334">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622334">
        <w:fldChar w:fldCharType="separate"/>
      </w:r>
      <w:r w:rsidR="00622334">
        <w:rPr>
          <w:noProof/>
        </w:rPr>
        <w:t>(Straile and Hälbich 2000)</w:t>
      </w:r>
      <w:r w:rsidR="00622334">
        <w:fldChar w:fldCharType="end"/>
      </w:r>
      <w:r w:rsidR="00622334">
        <w:t>.</w:t>
      </w:r>
      <w:r w:rsidR="00161410">
        <w:t xml:space="preserve"> </w:t>
      </w:r>
      <w:r w:rsidR="001A4B4E">
        <w:t>Taken together, t</w:t>
      </w:r>
      <w:r w:rsidR="00C35EF2">
        <w:t xml:space="preserve">hese invertebrate </w:t>
      </w:r>
      <w:r w:rsidR="001A4B4E">
        <w:t xml:space="preserve">(and fish) </w:t>
      </w:r>
      <w:r w:rsidR="00C35EF2">
        <w:t xml:space="preserve">community </w:t>
      </w:r>
      <w:r w:rsidR="00C35EF2">
        <w:lastRenderedPageBreak/>
        <w:t xml:space="preserve">compositional patterns </w:t>
      </w:r>
      <w:r w:rsidR="001A4B4E">
        <w:t xml:space="preserve">suggest that small changes in precipitation regime could result in abrupt ecosystem shifts </w:t>
      </w:r>
      <w:r w:rsidR="001A4B4E">
        <w:fldChar w:fldCharType="begin"/>
      </w:r>
      <w:r w:rsidR="001A4B4E">
        <w:instrText xml:space="preserve"> ADDIN ZOTERO_ITEM CSL_CITATION {"citationID":"EYQaL6iP","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1A4B4E">
        <w:fldChar w:fldCharType="separate"/>
      </w:r>
      <w:r w:rsidR="001A4B4E" w:rsidRPr="002576D2">
        <w:t>(Scheffer and Carpenter 2003)</w:t>
      </w:r>
      <w:r w:rsidR="001A4B4E">
        <w:fldChar w:fldCharType="end"/>
      </w:r>
      <w:r w:rsidR="001A4B4E">
        <w:t>.</w:t>
      </w:r>
      <w:commentRangeEnd w:id="85"/>
      <w:r w:rsidR="006C2DB7">
        <w:rPr>
          <w:rStyle w:val="CommentReference"/>
        </w:rPr>
        <w:commentReference w:id="85"/>
      </w:r>
    </w:p>
    <w:p w14:paraId="2BE56288" w14:textId="6F02080D" w:rsidR="00A06C95" w:rsidRDefault="002576D2" w:rsidP="00293C4B">
      <w:pPr>
        <w:spacing w:line="360" w:lineRule="auto"/>
        <w:ind w:firstLine="720"/>
        <w:contextualSpacing/>
      </w:pPr>
      <w:r>
        <w:t xml:space="preserve">While this survey only consisted of 10 streams, it is the first published rapid bioassessment of systems along the rainfall gradient on the Texas Coastal Prairie. The results largely conform to </w:t>
      </w:r>
      <w:r w:rsidRPr="00664B85">
        <w:rPr>
          <w:i/>
        </w:rPr>
        <w:t>a priori</w:t>
      </w:r>
      <w:r>
        <w:t xml:space="preserve"> hypotheses indicating that the region represents a promising study region for climate research.  In addition to its capacity for a space for time substitution, the TCP makes is poised to provide real-time data on the effects of climate change on ecosystems. </w:t>
      </w:r>
      <w:r w:rsidR="00A06C95">
        <w:t>Future research in this region would benefit from higher frequency sampling over a longer time period and quantification of invertebrate and fish functional traits.  An in</w:t>
      </w:r>
      <w:r w:rsidR="00664B85">
        <w:t>-</w:t>
      </w:r>
      <w:r w:rsidR="00A06C95">
        <w:t xml:space="preserve">depth time series study would allow for evaluation of how these communities change across seasons, how they response to periodic droughts and floods, and how stable the communities are through time.  More detailed quantification of </w:t>
      </w:r>
      <w:r w:rsidR="00664B85">
        <w:t>the fish</w:t>
      </w:r>
      <w:r w:rsidR="00A06C95">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 we observe here. </w:t>
      </w:r>
      <w:r w:rsidR="00FF7F14">
        <w:t xml:space="preserve">A continuation of this sampling program with thorough methods will augment the analytical power, precision, and depth of this natural experiment. </w:t>
      </w:r>
    </w:p>
    <w:p w14:paraId="54BCCFA0" w14:textId="31E8B87A" w:rsidR="004A7DF3" w:rsidRPr="009A7FCE" w:rsidRDefault="00FF7F14" w:rsidP="00A06C95">
      <w:pPr>
        <w:spacing w:line="360" w:lineRule="auto"/>
        <w:ind w:firstLine="720"/>
        <w:contextualSpacing/>
      </w:pPr>
      <w:bookmarkStart w:id="86" w:name="_Hlk64653042"/>
      <w:r>
        <w:t>Despite th</w:t>
      </w:r>
      <w:r w:rsidR="008D00EC">
        <w:t>is</w:t>
      </w:r>
      <w:r>
        <w:t xml:space="preserve"> study’s </w:t>
      </w:r>
      <w:r w:rsidR="008D00EC">
        <w:t>limitations</w:t>
      </w:r>
      <w:r>
        <w:t xml:space="preserve">, our results highlight the breadth and far-reaching ecological consequences associated with small changes in precipitation. </w:t>
      </w:r>
      <w:r w:rsidR="008D00EC">
        <w:t>They</w:t>
      </w:r>
      <w:r>
        <w:t xml:space="preserve"> </w:t>
      </w:r>
      <w:r w:rsidR="00236270">
        <w:t>warn that</w:t>
      </w:r>
      <w:r>
        <w:t xml:space="preserve"> regions expected to become more arid</w:t>
      </w:r>
      <w:r w:rsidR="008D00EC">
        <w:t>,</w:t>
      </w:r>
      <w:r>
        <w:t xml:space="preserve"> like Central and Western Texas </w:t>
      </w:r>
      <w:r w:rsidR="008D00EC">
        <w:fldChar w:fldCharType="begin"/>
      </w:r>
      <w:r w:rsidR="008D00EC">
        <w:instrText xml:space="preserve"> ADDIN ZOTERO_ITEM CSL_CITATION {"citationID":"0uRtvj4E","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8D00EC">
        <w:fldChar w:fldCharType="separate"/>
      </w:r>
      <w:r w:rsidR="008D00EC" w:rsidRPr="00DC2526">
        <w:t>(Jiang and Yang 2012)</w:t>
      </w:r>
      <w:r w:rsidR="008D00EC">
        <w:fldChar w:fldCharType="end"/>
      </w:r>
      <w:r w:rsidR="008D00EC">
        <w:t xml:space="preserve">, </w:t>
      </w:r>
      <w:r>
        <w:t xml:space="preserve">could expect </w:t>
      </w:r>
      <w:r w:rsidR="008D00EC">
        <w:t xml:space="preserve">a loss of </w:t>
      </w:r>
      <w:r w:rsidR="000D7DB0">
        <w:t xml:space="preserve">competitive taxa with low environmental tolerances as observed here with centrarchids, ephemeropterans, and trichopterans. </w:t>
      </w:r>
      <w:r w:rsidR="00271341">
        <w:t>And that in their absence,</w:t>
      </w:r>
      <w:r w:rsidR="000D7DB0">
        <w:t xml:space="preserve"> </w:t>
      </w:r>
      <w:r w:rsidR="008014EB">
        <w:t xml:space="preserve">rugged and </w:t>
      </w:r>
      <w:r w:rsidR="000D7DB0">
        <w:t xml:space="preserve">euryhaline </w:t>
      </w:r>
      <w:r w:rsidR="008014EB">
        <w:t xml:space="preserve">taxa (like </w:t>
      </w:r>
      <w:r w:rsidR="000D7DB0">
        <w:t>livebearers</w:t>
      </w:r>
      <w:r w:rsidR="00271341">
        <w:t>,</w:t>
      </w:r>
      <w:r w:rsidR="00236270">
        <w:t xml:space="preserve"> </w:t>
      </w:r>
      <w:r w:rsidR="008014EB">
        <w:t xml:space="preserve">burrowing </w:t>
      </w:r>
      <w:r w:rsidR="00236270">
        <w:t>gastropods and preda</w:t>
      </w:r>
      <w:r w:rsidR="008014EB">
        <w:t>tory</w:t>
      </w:r>
      <w:r w:rsidR="00236270">
        <w:t xml:space="preserve"> invertebrates</w:t>
      </w:r>
      <w:r w:rsidR="008014EB">
        <w:t>)</w:t>
      </w:r>
      <w:r w:rsidR="00271341">
        <w:t xml:space="preserve"> flourish.</w:t>
      </w:r>
      <w:r w:rsidR="008014EB">
        <w:t xml:space="preserve"> Furthermore, this study </w:t>
      </w:r>
      <w:r w:rsidR="008063DF">
        <w:t xml:space="preserve">warrants investigation to </w:t>
      </w:r>
      <w:r w:rsidR="00EB558B">
        <w:t>clarify the causal relationships between the</w:t>
      </w:r>
      <w:r w:rsidR="008063DF">
        <w:t xml:space="preserve"> </w:t>
      </w:r>
      <w:r w:rsidR="00EB558B">
        <w:t xml:space="preserve">ecological </w:t>
      </w:r>
      <w:r w:rsidR="008063DF">
        <w:t>constraints imposed by aridity and</w:t>
      </w:r>
      <w:r w:rsidR="00EB558B">
        <w:t xml:space="preserve"> these observed community shifts.</w:t>
      </w:r>
    </w:p>
    <w:bookmarkEnd w:id="86"/>
    <w:p w14:paraId="01A6C089" w14:textId="41806EFC" w:rsidR="008910F9" w:rsidRDefault="008910F9" w:rsidP="00293C4B">
      <w:pPr>
        <w:spacing w:line="360" w:lineRule="auto"/>
        <w:contextualSpacing/>
      </w:pPr>
    </w:p>
    <w:p w14:paraId="772E86CB" w14:textId="1A2F63B3" w:rsidR="004B5518" w:rsidRPr="0045377E" w:rsidRDefault="004B5518" w:rsidP="00293C4B">
      <w:pPr>
        <w:spacing w:line="360" w:lineRule="auto"/>
        <w:contextualSpacing/>
        <w:rPr>
          <w:b/>
          <w:bCs/>
        </w:rPr>
      </w:pPr>
      <w:r w:rsidRPr="0045377E">
        <w:rPr>
          <w:b/>
          <w:bCs/>
        </w:rPr>
        <w:t>Acknowledgements</w:t>
      </w:r>
    </w:p>
    <w:p w14:paraId="27107E8E" w14:textId="37D93D7C" w:rsidR="007378B1" w:rsidRDefault="007378B1" w:rsidP="00293C4B">
      <w:pPr>
        <w:spacing w:line="360" w:lineRule="auto"/>
        <w:contextualSpacing/>
      </w:pPr>
      <w:r>
        <w:t>Jennifer Whitt and Ian Whitt</w:t>
      </w:r>
      <w:r w:rsidR="00605915">
        <w:t xml:space="preserve"> for their contributions in the field and laboratory.</w:t>
      </w:r>
      <w:ins w:id="87" w:author="Christopher J. Patrick" w:date="2021-03-24T15:10:00Z">
        <w:r w:rsidR="006C2DB7">
          <w:t xml:space="preserve">  </w:t>
        </w:r>
      </w:ins>
      <w:ins w:id="88" w:author="Christopher J. Patrick" w:date="2021-03-24T15:11:00Z">
        <w:r w:rsidR="006C2DB7" w:rsidRPr="00901D58">
          <w:t xml:space="preserve">This work was supported by </w:t>
        </w:r>
        <w:r w:rsidR="006C2DB7">
          <w:t>National Science Foundation</w:t>
        </w:r>
        <w:r w:rsidR="006C2DB7" w:rsidRPr="00901D58">
          <w:t xml:space="preserve"> </w:t>
        </w:r>
        <w:r w:rsidR="006C2DB7">
          <w:t>g</w:t>
        </w:r>
        <w:r w:rsidR="006C2DB7" w:rsidRPr="00901D58">
          <w:t xml:space="preserve">rant </w:t>
        </w:r>
        <w:r w:rsidR="006C2DB7">
          <w:rPr>
            <w:color w:val="000000"/>
          </w:rPr>
          <w:t>DEB-</w:t>
        </w:r>
        <w:r w:rsidR="006C2DB7" w:rsidRPr="00901D58">
          <w:rPr>
            <w:color w:val="000000"/>
          </w:rPr>
          <w:t>1761677</w:t>
        </w:r>
      </w:ins>
      <w:ins w:id="89" w:author="Christopher J. Patrick" w:date="2021-03-24T15:12:00Z">
        <w:r w:rsidR="006C2DB7">
          <w:rPr>
            <w:color w:val="000000"/>
          </w:rPr>
          <w:t xml:space="preserve">, an Early Career Gulf Research Fellowship awarded to C. Patrick, and the </w:t>
        </w:r>
      </w:ins>
      <w:ins w:id="90" w:author="Christopher J. Patrick" w:date="2021-03-24T15:14:00Z">
        <w:r w:rsidR="006C2DB7">
          <w:rPr>
            <w:color w:val="000000"/>
          </w:rPr>
          <w:t>Texas Comprehensive Research Fund.</w:t>
        </w:r>
      </w:ins>
    </w:p>
    <w:p w14:paraId="752DE556" w14:textId="77777777" w:rsidR="004B5518" w:rsidRPr="009A7FCE" w:rsidRDefault="004B5518" w:rsidP="00293C4B">
      <w:pPr>
        <w:spacing w:line="360" w:lineRule="auto"/>
        <w:contextualSpacing/>
      </w:pPr>
    </w:p>
    <w:p w14:paraId="28AEA419" w14:textId="7334C072" w:rsidR="00F96E8B" w:rsidRPr="007378B1" w:rsidRDefault="007378B1" w:rsidP="00293C4B">
      <w:pPr>
        <w:spacing w:line="360" w:lineRule="auto"/>
        <w:contextualSpacing/>
        <w:rPr>
          <w:b/>
        </w:rPr>
      </w:pPr>
      <w:r w:rsidRPr="007378B1">
        <w:rPr>
          <w:b/>
        </w:rPr>
        <w:lastRenderedPageBreak/>
        <w:t>References</w:t>
      </w:r>
      <w:r w:rsidR="00F96E8B" w:rsidRPr="007378B1">
        <w:rPr>
          <w:b/>
        </w:rPr>
        <w:t>:</w:t>
      </w:r>
    </w:p>
    <w:p w14:paraId="0D6A6283" w14:textId="77777777" w:rsidR="00C50B2D" w:rsidRPr="00C50B2D" w:rsidRDefault="00C50B2D" w:rsidP="00C50B2D">
      <w:pPr>
        <w:pStyle w:val="Bibliography"/>
      </w:pPr>
      <w:r>
        <w:fldChar w:fldCharType="begin"/>
      </w:r>
      <w:r>
        <w:instrText xml:space="preserve"> ADDIN ZOTERO_BIBL {"uncited":[],"omitted":[],"custom":[]} CSL_BIBLIOGRAPHY </w:instrText>
      </w:r>
      <w:r>
        <w:fldChar w:fldCharType="separate"/>
      </w:r>
      <w:r w:rsidRPr="00C50B2D">
        <w:t xml:space="preserve">Baker, David B., R. Peter Richards, Timothy T. Loftus, and Jack W. Kramer. 2004. “A New Flashiness Index: Characteristics and Applications to Midwestern Rivers and Streams1.” </w:t>
      </w:r>
      <w:r w:rsidRPr="00C50B2D">
        <w:rPr>
          <w:i/>
          <w:iCs/>
        </w:rPr>
        <w:t>Journal of the American Water Resources Association</w:t>
      </w:r>
      <w:r w:rsidRPr="00C50B2D">
        <w:t xml:space="preserve"> 40 (2): 503–22.</w:t>
      </w:r>
    </w:p>
    <w:p w14:paraId="4551EC12" w14:textId="77777777" w:rsidR="00C50B2D" w:rsidRPr="00C50B2D" w:rsidRDefault="00C50B2D" w:rsidP="00C50B2D">
      <w:pPr>
        <w:pStyle w:val="Bibliography"/>
      </w:pPr>
      <w:r w:rsidRPr="00C50B2D">
        <w:t xml:space="preserve">Boulton, Aj, Cg Peterson, Nb Grimm, and Sg Fisher. 1992. “Stability of an Aquatic Macroinvertebrate Community in a Multiyear Hydrologic Disturbance Regime.” </w:t>
      </w:r>
      <w:r w:rsidRPr="00C50B2D">
        <w:rPr>
          <w:i/>
          <w:iCs/>
        </w:rPr>
        <w:t>Ecology</w:t>
      </w:r>
      <w:r w:rsidRPr="00C50B2D">
        <w:t xml:space="preserve"> 73 (6): 2192–2207. https://doi.org/10.2307/1941467.</w:t>
      </w:r>
    </w:p>
    <w:p w14:paraId="72DA3605" w14:textId="77777777" w:rsidR="00C50B2D" w:rsidRPr="00C50B2D" w:rsidRDefault="00C50B2D" w:rsidP="00C50B2D">
      <w:pPr>
        <w:pStyle w:val="Bibliography"/>
      </w:pPr>
      <w:r w:rsidRPr="00C50B2D">
        <w:t xml:space="preserve">Bunn, Stuart E., and Angela H. Arthington. 2002. “Basic Principles and Ecological Consequences of Altered Flow Regimes for Aquatic Biodiversity.” </w:t>
      </w:r>
      <w:r w:rsidRPr="00C50B2D">
        <w:rPr>
          <w:i/>
          <w:iCs/>
        </w:rPr>
        <w:t>Environmental Management</w:t>
      </w:r>
      <w:r w:rsidRPr="00C50B2D">
        <w:t xml:space="preserve"> 30 (4): 492–507. https://doi.org/10.1007/s00267-002-2737-0.</w:t>
      </w:r>
    </w:p>
    <w:p w14:paraId="38574299" w14:textId="77777777" w:rsidR="00C50B2D" w:rsidRPr="00C50B2D" w:rsidRDefault="00C50B2D" w:rsidP="00C50B2D">
      <w:pPr>
        <w:pStyle w:val="Bibliography"/>
      </w:pPr>
      <w:r w:rsidRPr="00C50B2D">
        <w:t xml:space="preserve">Burnham, Kenneth P., and David R. Anderson. 2002. </w:t>
      </w:r>
      <w:r w:rsidRPr="00C50B2D">
        <w:rPr>
          <w:i/>
          <w:iCs/>
        </w:rPr>
        <w:t>Model Selection and Multimodel Inference: A Practical Information-Theoretic Approach</w:t>
      </w:r>
      <w:r w:rsidRPr="00C50B2D">
        <w:t>. 2nd ed. New York: Springer-Verlag. https://doi.org/10.1007/b97636.</w:t>
      </w:r>
    </w:p>
    <w:p w14:paraId="06A2A6E6" w14:textId="77777777" w:rsidR="00C50B2D" w:rsidRPr="00C50B2D" w:rsidRDefault="00C50B2D" w:rsidP="00C50B2D">
      <w:pPr>
        <w:pStyle w:val="Bibliography"/>
      </w:pPr>
      <w:r w:rsidRPr="00C50B2D">
        <w:t xml:space="preserve">Chapman, B. E. 2018. </w:t>
      </w:r>
      <w:r w:rsidRPr="00C50B2D">
        <w:rPr>
          <w:i/>
          <w:iCs/>
        </w:rPr>
        <w:t>The Natural History of Texas</w:t>
      </w:r>
      <w:r w:rsidRPr="00C50B2D">
        <w:t>. College Station: Texas A&amp;M University Press. https://www.tamupress.com/9781623495725/the-natural-history-of-texas.</w:t>
      </w:r>
    </w:p>
    <w:p w14:paraId="28E98BB0" w14:textId="77777777" w:rsidR="00C50B2D" w:rsidRPr="00C50B2D" w:rsidRDefault="00C50B2D" w:rsidP="00C50B2D">
      <w:pPr>
        <w:pStyle w:val="Bibliography"/>
      </w:pPr>
      <w:r w:rsidRPr="00C50B2D">
        <w:t xml:space="preserve">Connor, S., P. N. Nelson, J. D. Armour, and C. Henault. 2013. “Hydrology of a Forested Riparian Zone in an Agricultural Landscape of the Humid Tropics.” </w:t>
      </w:r>
      <w:r w:rsidRPr="00C50B2D">
        <w:rPr>
          <w:i/>
          <w:iCs/>
        </w:rPr>
        <w:t>Agriculture Ecosystems &amp; Environment</w:t>
      </w:r>
      <w:r w:rsidRPr="00C50B2D">
        <w:t xml:space="preserve"> 180 (November): 111–22. https://doi.org/10.1016/j.agee.2011.12.006.</w:t>
      </w:r>
    </w:p>
    <w:p w14:paraId="22A0B961" w14:textId="77777777" w:rsidR="00C50B2D" w:rsidRPr="00C50B2D" w:rsidRDefault="00C50B2D" w:rsidP="00C50B2D">
      <w:pPr>
        <w:pStyle w:val="Bibliography"/>
      </w:pPr>
      <w:r w:rsidRPr="00C50B2D">
        <w:t xml:space="preserve">De Jong, Grant D., Steven P. Canton, Jeniffer S. Lynch, and Mark Murphy. 2015. “Aquatic Invertebrate and Vertebrate Communities of Ephemeral Stream Ecosystems in the Arid Southwestern United States.” </w:t>
      </w:r>
      <w:r w:rsidRPr="00C50B2D">
        <w:rPr>
          <w:i/>
          <w:iCs/>
        </w:rPr>
        <w:t>The Southwestern Naturalist</w:t>
      </w:r>
      <w:r w:rsidRPr="00C50B2D">
        <w:t xml:space="preserve"> 60 (4): 349–59.</w:t>
      </w:r>
    </w:p>
    <w:p w14:paraId="0AF47AEF" w14:textId="77777777" w:rsidR="00C50B2D" w:rsidRPr="00C50B2D" w:rsidRDefault="00C50B2D" w:rsidP="00C50B2D">
      <w:pPr>
        <w:pStyle w:val="Bibliography"/>
      </w:pPr>
      <w:r w:rsidRPr="00C50B2D">
        <w:t xml:space="preserve">Eriksson, Ove. 1993. “The Species-Pool Hypothesis and Plant Community Diversity.” </w:t>
      </w:r>
      <w:r w:rsidRPr="00C50B2D">
        <w:rPr>
          <w:i/>
          <w:iCs/>
        </w:rPr>
        <w:t>Oikos</w:t>
      </w:r>
      <w:r w:rsidRPr="00C50B2D">
        <w:t xml:space="preserve"> 68 (2): 371–74. https://doi.org/10.2307/3544854.</w:t>
      </w:r>
    </w:p>
    <w:p w14:paraId="601CDB3E" w14:textId="77777777" w:rsidR="00C50B2D" w:rsidRPr="00C50B2D" w:rsidRDefault="00C50B2D" w:rsidP="00C50B2D">
      <w:pPr>
        <w:pStyle w:val="Bibliography"/>
      </w:pPr>
      <w:r w:rsidRPr="00C50B2D">
        <w:t>Farani, G.L., Marcos Nogueira, R. Johnsson, and Elizabeth Neves. 2015. “The Salt Tolerance of the Freshwater Snail Melanoides Tuberculata (Mollusca, Gastropoda), a Bioinvader Gastropod” 10 (January): 212–21.</w:t>
      </w:r>
    </w:p>
    <w:p w14:paraId="4E13D11C" w14:textId="77777777" w:rsidR="00C50B2D" w:rsidRPr="00C50B2D" w:rsidRDefault="00C50B2D" w:rsidP="00C50B2D">
      <w:pPr>
        <w:pStyle w:val="Bibliography"/>
      </w:pPr>
      <w:r w:rsidRPr="00C50B2D">
        <w:t xml:space="preserve">Fréjaville, Thibaut, Albert Vilà‐Cabrera, Thomas Curt, and Christopher Carcaillet. 2018. “Aridity and Competition Drive Fire Resistance Trait Covariation in Mountain Trees.” </w:t>
      </w:r>
      <w:r w:rsidRPr="00C50B2D">
        <w:rPr>
          <w:i/>
          <w:iCs/>
        </w:rPr>
        <w:t>Ecosphere</w:t>
      </w:r>
      <w:r w:rsidRPr="00C50B2D">
        <w:t xml:space="preserve"> 9 (12): e02493. https://doi.org/10.1002/ecs2.2493.</w:t>
      </w:r>
    </w:p>
    <w:p w14:paraId="6949F51D" w14:textId="77777777" w:rsidR="00C50B2D" w:rsidRPr="00C50B2D" w:rsidRDefault="00C50B2D" w:rsidP="00C50B2D">
      <w:pPr>
        <w:pStyle w:val="Bibliography"/>
      </w:pPr>
      <w:r w:rsidRPr="00C50B2D">
        <w:t xml:space="preserve">Giling, Darren, Paul Reich, and Ross M. Thompson. 2009. “Loss of Riparian Vegetation Alters the Ecosystem Role of a Freshwater Crayfish (Cherax Destructor) in an Australian Intermittent Lowland Stream.” </w:t>
      </w:r>
      <w:r w:rsidRPr="00C50B2D">
        <w:rPr>
          <w:i/>
          <w:iCs/>
        </w:rPr>
        <w:t>Journal of the North American Benthological Society</w:t>
      </w:r>
      <w:r w:rsidRPr="00C50B2D">
        <w:t xml:space="preserve"> 28 (3): 626–37. https://doi.org/10.1899/09-015.1.</w:t>
      </w:r>
    </w:p>
    <w:p w14:paraId="554D407C" w14:textId="77777777" w:rsidR="00C50B2D" w:rsidRPr="00C50B2D" w:rsidRDefault="00C50B2D" w:rsidP="00C50B2D">
      <w:pPr>
        <w:pStyle w:val="Bibliography"/>
      </w:pPr>
      <w:r w:rsidRPr="00C50B2D">
        <w:t xml:space="preserve">Held, Isaac M., and Brian J. Soden. 2006. “Robust Responses of the Hydrological Cycle to Global Warming.” </w:t>
      </w:r>
      <w:r w:rsidRPr="00C50B2D">
        <w:rPr>
          <w:i/>
          <w:iCs/>
        </w:rPr>
        <w:t>Journal of Climate</w:t>
      </w:r>
      <w:r w:rsidRPr="00C50B2D">
        <w:t xml:space="preserve"> 19 (21): 5686–99. https://doi.org/10.1175/JCLI3990.1.</w:t>
      </w:r>
    </w:p>
    <w:p w14:paraId="0FAFC4EB" w14:textId="77777777" w:rsidR="00C50B2D" w:rsidRPr="00C50B2D" w:rsidRDefault="00C50B2D" w:rsidP="00C50B2D">
      <w:pPr>
        <w:pStyle w:val="Bibliography"/>
      </w:pPr>
      <w:r w:rsidRPr="00C50B2D">
        <w:lastRenderedPageBreak/>
        <w:t xml:space="preserve">Hurlbert, Stuart H. 1971. “The Nonconcept of Species Diversity: A Critique and Alternative Parameters.” </w:t>
      </w:r>
      <w:r w:rsidRPr="00C50B2D">
        <w:rPr>
          <w:i/>
          <w:iCs/>
        </w:rPr>
        <w:t>Ecology</w:t>
      </w:r>
      <w:r w:rsidRPr="00C50B2D">
        <w:t xml:space="preserve"> 52 (4): 577–86. https://doi.org/10.2307/1934145.</w:t>
      </w:r>
    </w:p>
    <w:p w14:paraId="6522261D" w14:textId="77777777" w:rsidR="00C50B2D" w:rsidRPr="00C50B2D" w:rsidRDefault="00C50B2D" w:rsidP="00C50B2D">
      <w:pPr>
        <w:pStyle w:val="Bibliography"/>
      </w:pPr>
      <w:r w:rsidRPr="00C50B2D">
        <w:t xml:space="preserve">Jacob, Staffan, Elvire Bestion, Delphine Legrand, Jean Clobert, and Julien Cote. 2015. “Habitat Matching and Spatial Heterogeneity of Phenotypes: Implications for Metapopulation and Metacommunity Functioning.” </w:t>
      </w:r>
      <w:r w:rsidRPr="00C50B2D">
        <w:rPr>
          <w:i/>
          <w:iCs/>
        </w:rPr>
        <w:t>Evolutionary Ecology</w:t>
      </w:r>
      <w:r w:rsidRPr="00C50B2D">
        <w:t xml:space="preserve"> 29 (6): 851–71. https://doi.org/10.1007/s10682-015-9776-5.</w:t>
      </w:r>
    </w:p>
    <w:p w14:paraId="6A1D0FF5" w14:textId="77777777" w:rsidR="00C50B2D" w:rsidRPr="00C50B2D" w:rsidRDefault="00C50B2D" w:rsidP="00C50B2D">
      <w:pPr>
        <w:pStyle w:val="Bibliography"/>
      </w:pPr>
      <w:r w:rsidRPr="00C50B2D">
        <w:t xml:space="preserve">Jiang, X, and Zl Yang. 2012. “Projected Changes of Temperature and Precipitation in Texas from Downscaled Global Climate Models.” </w:t>
      </w:r>
      <w:r w:rsidRPr="00C50B2D">
        <w:rPr>
          <w:i/>
          <w:iCs/>
        </w:rPr>
        <w:t>Climate Research</w:t>
      </w:r>
      <w:r w:rsidRPr="00C50B2D">
        <w:t xml:space="preserve"> 53 (3): 229–44. https://doi.org/10.3354/cr01093.</w:t>
      </w:r>
    </w:p>
    <w:p w14:paraId="77FA19A5" w14:textId="77777777" w:rsidR="00C50B2D" w:rsidRPr="00C50B2D" w:rsidRDefault="00C50B2D" w:rsidP="00C50B2D">
      <w:pPr>
        <w:pStyle w:val="Bibliography"/>
      </w:pPr>
      <w:r w:rsidRPr="00C50B2D">
        <w:t xml:space="preserve">Legendre, P., and Louis Legendre. 2012. </w:t>
      </w:r>
      <w:r w:rsidRPr="00C50B2D">
        <w:rPr>
          <w:i/>
          <w:iCs/>
        </w:rPr>
        <w:t>Numerical Ecology</w:t>
      </w:r>
      <w:r w:rsidRPr="00C50B2D">
        <w:t>. 3rd edition. Elsevier.</w:t>
      </w:r>
    </w:p>
    <w:p w14:paraId="50B6C182" w14:textId="77777777" w:rsidR="00C50B2D" w:rsidRPr="00C50B2D" w:rsidRDefault="00C50B2D" w:rsidP="00C50B2D">
      <w:pPr>
        <w:pStyle w:val="Bibliography"/>
      </w:pPr>
      <w:r w:rsidRPr="00C50B2D">
        <w:t xml:space="preserve">Legendre, Pierre, and Eugene D. Gallagher. 2001. “Ecologically Meaningful Transformations for Ordination of Species Data.” </w:t>
      </w:r>
      <w:r w:rsidRPr="00C50B2D">
        <w:rPr>
          <w:i/>
          <w:iCs/>
        </w:rPr>
        <w:t>Oecologia</w:t>
      </w:r>
      <w:r w:rsidRPr="00C50B2D">
        <w:t xml:space="preserve"> 129 (2): 271–80. https://doi.org/10.1007/s004420100716.</w:t>
      </w:r>
    </w:p>
    <w:p w14:paraId="0E2A67BB" w14:textId="77777777" w:rsidR="00C50B2D" w:rsidRPr="00C50B2D" w:rsidRDefault="00C50B2D" w:rsidP="00C50B2D">
      <w:pPr>
        <w:pStyle w:val="Bibliography"/>
      </w:pPr>
      <w:r w:rsidRPr="00C50B2D">
        <w:t xml:space="preserve">Marsh-Matthews, E., and W. J. Matthews. 2000. “Spatial Variation in Relative Abundance of a Widespread, Numerically Dominant Fish Species and Its Effect on Fish Assemblage Structure.” </w:t>
      </w:r>
      <w:r w:rsidRPr="00C50B2D">
        <w:rPr>
          <w:i/>
          <w:iCs/>
        </w:rPr>
        <w:t>Oecologia</w:t>
      </w:r>
      <w:r w:rsidRPr="00C50B2D">
        <w:t xml:space="preserve"> 125 (2): 283–92. https://doi.org/10.1007/s004420000452.</w:t>
      </w:r>
    </w:p>
    <w:p w14:paraId="0BDA19B3" w14:textId="77777777" w:rsidR="00C50B2D" w:rsidRPr="00C50B2D" w:rsidRDefault="00C50B2D" w:rsidP="00C50B2D">
      <w:pPr>
        <w:pStyle w:val="Bibliography"/>
      </w:pPr>
      <w:r w:rsidRPr="00C50B2D">
        <w:t xml:space="preserve">Matthews, William J., and Loren G. Hill. 1977. “Tolerance of the Red Shiner, Notropis Lutrensis (Cyprinidae) to Environmental Parameters.” </w:t>
      </w:r>
      <w:r w:rsidRPr="00C50B2D">
        <w:rPr>
          <w:i/>
          <w:iCs/>
        </w:rPr>
        <w:t>The Southwestern Naturalist</w:t>
      </w:r>
      <w:r w:rsidRPr="00C50B2D">
        <w:t xml:space="preserve"> 22 (1): 89–98. https://doi.org/10.2307/3670466.</w:t>
      </w:r>
    </w:p>
    <w:p w14:paraId="4918944F" w14:textId="77777777" w:rsidR="00C50B2D" w:rsidRPr="00C50B2D" w:rsidRDefault="00C50B2D" w:rsidP="00C50B2D">
      <w:pPr>
        <w:pStyle w:val="Bibliography"/>
      </w:pPr>
      <w:r w:rsidRPr="00C50B2D">
        <w:t xml:space="preserve">Matthews, William J., and Edie Marsh‐Matthews. 2007. “Extirpation of Red Shiner in Direct Tributaries of Lake Texoma (Oklahoma-Texas): A Cautionary Case History from a Fragmented River-Reservoir System.” </w:t>
      </w:r>
      <w:r w:rsidRPr="00C50B2D">
        <w:rPr>
          <w:i/>
          <w:iCs/>
        </w:rPr>
        <w:t>Transactions of the American Fisheries Society</w:t>
      </w:r>
      <w:r w:rsidRPr="00C50B2D">
        <w:t xml:space="preserve"> 136 (4): 1041–62. https://doi.org/10.1577/T06-059.1.</w:t>
      </w:r>
    </w:p>
    <w:p w14:paraId="4EFE81F3" w14:textId="77777777" w:rsidR="00C50B2D" w:rsidRPr="00C50B2D" w:rsidRDefault="00C50B2D" w:rsidP="00C50B2D">
      <w:pPr>
        <w:pStyle w:val="Bibliography"/>
      </w:pPr>
      <w:r w:rsidRPr="00C50B2D">
        <w:t xml:space="preserve">Page, L.M., and Burr, B.M. 1991. </w:t>
      </w:r>
      <w:r w:rsidRPr="00C50B2D">
        <w:rPr>
          <w:i/>
          <w:iCs/>
        </w:rPr>
        <w:t>A Field Guide to Freshwater Fishes of North America North of Mexico</w:t>
      </w:r>
      <w:r w:rsidRPr="00C50B2D">
        <w:t>. Boston: Houghton Mifflin Company. https://fishbase.in/references/FBRefSummary.php?ID=5723.</w:t>
      </w:r>
    </w:p>
    <w:p w14:paraId="14CC2CA9" w14:textId="77777777" w:rsidR="00C50B2D" w:rsidRPr="00C50B2D" w:rsidRDefault="00C50B2D" w:rsidP="00C50B2D">
      <w:pPr>
        <w:pStyle w:val="Bibliography"/>
      </w:pPr>
      <w:r w:rsidRPr="00C50B2D">
        <w:t xml:space="preserve">Scheffer, Marten, and Stephen R. Carpenter. 2003. “Catastrophic Regime Shifts in Ecosystems: Linking Theory to Observation.” </w:t>
      </w:r>
      <w:r w:rsidRPr="00C50B2D">
        <w:rPr>
          <w:i/>
          <w:iCs/>
        </w:rPr>
        <w:t>Trends in Ecology &amp; Evolution</w:t>
      </w:r>
      <w:r w:rsidRPr="00C50B2D">
        <w:t xml:space="preserve"> 18 (12): 648–56. https://doi.org/10.1016/j.tree.2003.09.002.</w:t>
      </w:r>
    </w:p>
    <w:p w14:paraId="77D9F9A7" w14:textId="77777777" w:rsidR="00C50B2D" w:rsidRPr="00C50B2D" w:rsidRDefault="00C50B2D" w:rsidP="00C50B2D">
      <w:pPr>
        <w:pStyle w:val="Bibliography"/>
      </w:pPr>
      <w:r w:rsidRPr="00C50B2D">
        <w:t xml:space="preserve">Williams, W. D. 1999. “Salinisation: A Major Threat to Water Resources in the Arid and Semi-Arid Regions of the World.” </w:t>
      </w:r>
      <w:r w:rsidRPr="00C50B2D">
        <w:rPr>
          <w:i/>
          <w:iCs/>
        </w:rPr>
        <w:t>Lakes &amp; Reservoirs: Science, Policy and Management for Sustainable Use</w:t>
      </w:r>
      <w:r w:rsidRPr="00C50B2D">
        <w:t xml:space="preserve"> 4 (3–4): 85–91. https://doi.org/10.1046/j.1440-1770.1999.00089.x.</w:t>
      </w:r>
    </w:p>
    <w:p w14:paraId="004B6698" w14:textId="77777777" w:rsidR="00C50B2D" w:rsidRPr="00C50B2D" w:rsidRDefault="00C50B2D" w:rsidP="00C50B2D">
      <w:pPr>
        <w:pStyle w:val="Bibliography"/>
      </w:pPr>
      <w:r w:rsidRPr="00C50B2D">
        <w:t xml:space="preserve">Woodward, Guy, Daniel M. Perkins, and Lee E. Brown. 2010. “Climate Change and Freshwater Ecosystems: Impacts across Multiple Levels of Organization.” </w:t>
      </w:r>
      <w:r w:rsidRPr="00C50B2D">
        <w:rPr>
          <w:i/>
          <w:iCs/>
        </w:rPr>
        <w:t>Philosophical Transactions of the Royal Society B-Biological Sciences</w:t>
      </w:r>
      <w:r w:rsidRPr="00C50B2D">
        <w:t xml:space="preserve"> 365 (1549): 2093–2106. https://doi.org/10.1098/rstb.2010.0055.</w:t>
      </w:r>
    </w:p>
    <w:p w14:paraId="44051595" w14:textId="3920156E" w:rsidR="004B5518" w:rsidRPr="00255967" w:rsidRDefault="00C50B2D" w:rsidP="00293C4B">
      <w:pPr>
        <w:spacing w:line="360" w:lineRule="auto"/>
        <w:contextualSpacing/>
      </w:pPr>
      <w:r>
        <w:fldChar w:fldCharType="end"/>
      </w:r>
    </w:p>
    <w:sectPr w:rsidR="004B5518" w:rsidRPr="00255967" w:rsidSect="00D9375D">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3" w:author="Christopher J. Patrick" w:date="2021-03-24T15:06:00Z" w:initials="CJP">
    <w:p w14:paraId="5BDB8455" w14:textId="77777777" w:rsidR="003C18B0" w:rsidRDefault="003C18B0" w:rsidP="003C18B0">
      <w:pPr>
        <w:pStyle w:val="CommentText"/>
      </w:pPr>
      <w:r>
        <w:rPr>
          <w:rStyle w:val="CommentReference"/>
        </w:rPr>
        <w:annotationRef/>
      </w:r>
      <w:r>
        <w:t>Dehedin, A., C. Maazouzi, S. Puijalon, P. Marmonier, and C. Piscart. 2013. The combined effects of water level reduction and an increase in ammonia concentration on organic matter processing by key freshwater shredders in alluvial wet-</w:t>
      </w:r>
    </w:p>
    <w:p w14:paraId="0F708D32" w14:textId="77777777" w:rsidR="003C18B0" w:rsidRDefault="003C18B0" w:rsidP="003C18B0">
      <w:pPr>
        <w:pStyle w:val="CommentText"/>
      </w:pPr>
      <w:r>
        <w:t>lands. Global Change Biology 19:763–774.</w:t>
      </w:r>
    </w:p>
    <w:p w14:paraId="6BE5623F" w14:textId="77777777" w:rsidR="003C18B0" w:rsidRDefault="003C18B0" w:rsidP="003C18B0">
      <w:pPr>
        <w:pStyle w:val="CommentText"/>
      </w:pPr>
    </w:p>
    <w:p w14:paraId="59F6F5BC" w14:textId="77777777" w:rsidR="003C18B0" w:rsidRDefault="003C18B0" w:rsidP="003C18B0">
      <w:pPr>
        <w:pStyle w:val="CommentText"/>
      </w:pPr>
      <w:r>
        <w:t>Jones, I., I. Growns, A. Arnold, S. McCall, and M. Bowes. 2015. The effects of increased flow and fine sediment on hyporheic invertebrates and nutrients in stream mesocosms. Freshwater Biology 60:813–826.</w:t>
      </w:r>
    </w:p>
    <w:p w14:paraId="723E0808" w14:textId="77777777" w:rsidR="003C18B0" w:rsidRDefault="003C18B0" w:rsidP="003C18B0">
      <w:pPr>
        <w:pStyle w:val="CommentText"/>
      </w:pPr>
    </w:p>
    <w:p w14:paraId="50C719D6" w14:textId="77777777" w:rsidR="003C18B0" w:rsidRDefault="003C18B0" w:rsidP="003C18B0">
      <w:pPr>
        <w:pStyle w:val="CommentText"/>
      </w:pPr>
      <w:r>
        <w:t>Fetscher, E. A., M. D. A. Howard, R. Stancheva, and</w:t>
      </w:r>
    </w:p>
    <w:p w14:paraId="0136F532" w14:textId="77777777" w:rsidR="003C18B0" w:rsidRDefault="003C18B0" w:rsidP="003C18B0">
      <w:pPr>
        <w:pStyle w:val="CommentText"/>
      </w:pPr>
      <w:r>
        <w:t>R. Sheath. 2015. Wadeable streams as widespread sources of benthic cyanotoxins in California, USA. Harmful Algae 49: 105–116.</w:t>
      </w:r>
    </w:p>
    <w:p w14:paraId="34693976" w14:textId="77777777" w:rsidR="003C18B0" w:rsidRDefault="003C18B0" w:rsidP="003C18B0">
      <w:pPr>
        <w:pStyle w:val="CommentText"/>
      </w:pPr>
    </w:p>
    <w:p w14:paraId="43CE237C" w14:textId="77777777" w:rsidR="003C18B0" w:rsidRDefault="003C18B0" w:rsidP="003C18B0">
      <w:pPr>
        <w:pStyle w:val="CommentText"/>
      </w:pPr>
      <w:r>
        <w:t>Randall, D. J., and T. K. N. Tsui. 2002. Ammonia toxicity in fish. Marine Pollution Bulletin 45:17–23.</w:t>
      </w:r>
    </w:p>
    <w:p w14:paraId="4C8824CB" w14:textId="1DF86893" w:rsidR="003C18B0" w:rsidRDefault="003C18B0">
      <w:pPr>
        <w:pStyle w:val="CommentText"/>
      </w:pPr>
    </w:p>
  </w:comment>
  <w:comment w:id="85" w:author="Christopher J. Patrick" w:date="2021-03-24T15:10:00Z" w:initials="CJP">
    <w:p w14:paraId="3016CA32" w14:textId="09D8E4F0" w:rsidR="006C2DB7" w:rsidRDefault="006C2DB7">
      <w:pPr>
        <w:pStyle w:val="CommentText"/>
      </w:pPr>
      <w:r>
        <w:rPr>
          <w:rStyle w:val="CommentReference"/>
        </w:rPr>
        <w:annotationRef/>
      </w:r>
      <w:r>
        <w:t>This is a good paragraph!  You get into the literaturea and move away from repeating results and start discussing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8824CB" w15:done="0"/>
  <w15:commentEx w15:paraId="3016CA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8824CB" w16cid:durableId="2405D3EC"/>
  <w16cid:commentId w16cid:paraId="3016CA32" w16cid:durableId="2405D4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1C4017" w14:textId="77777777" w:rsidR="00410C3C" w:rsidRDefault="00410C3C" w:rsidP="00255967">
      <w:pPr>
        <w:spacing w:after="0" w:line="240" w:lineRule="auto"/>
      </w:pPr>
      <w:r>
        <w:separator/>
      </w:r>
    </w:p>
  </w:endnote>
  <w:endnote w:type="continuationSeparator" w:id="0">
    <w:p w14:paraId="22BEA004" w14:textId="77777777" w:rsidR="00410C3C" w:rsidRDefault="00410C3C"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0033CB" w:rsidRDefault="000033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0033CB" w:rsidRDefault="000033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DE2392" w14:textId="77777777" w:rsidR="00410C3C" w:rsidRDefault="00410C3C" w:rsidP="00255967">
      <w:pPr>
        <w:spacing w:after="0" w:line="240" w:lineRule="auto"/>
      </w:pPr>
      <w:r>
        <w:separator/>
      </w:r>
    </w:p>
  </w:footnote>
  <w:footnote w:type="continuationSeparator" w:id="0">
    <w:p w14:paraId="16BDE614" w14:textId="77777777" w:rsidR="00410C3C" w:rsidRDefault="00410C3C"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3744"/>
    <w:rsid w:val="00013E1F"/>
    <w:rsid w:val="00014AB3"/>
    <w:rsid w:val="00016042"/>
    <w:rsid w:val="000201C7"/>
    <w:rsid w:val="00020CA6"/>
    <w:rsid w:val="00032BFD"/>
    <w:rsid w:val="00040587"/>
    <w:rsid w:val="00041C13"/>
    <w:rsid w:val="0004275E"/>
    <w:rsid w:val="00042B29"/>
    <w:rsid w:val="000438AE"/>
    <w:rsid w:val="00066515"/>
    <w:rsid w:val="00070FAE"/>
    <w:rsid w:val="000716BA"/>
    <w:rsid w:val="00072A79"/>
    <w:rsid w:val="000732C1"/>
    <w:rsid w:val="000865CC"/>
    <w:rsid w:val="000868EB"/>
    <w:rsid w:val="00086B1A"/>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69CF"/>
    <w:rsid w:val="00105AA7"/>
    <w:rsid w:val="00110EB7"/>
    <w:rsid w:val="00111656"/>
    <w:rsid w:val="0012170C"/>
    <w:rsid w:val="00121DCC"/>
    <w:rsid w:val="00126E30"/>
    <w:rsid w:val="001326BF"/>
    <w:rsid w:val="00133D5D"/>
    <w:rsid w:val="00134580"/>
    <w:rsid w:val="00140764"/>
    <w:rsid w:val="001408BC"/>
    <w:rsid w:val="001457A2"/>
    <w:rsid w:val="001503DF"/>
    <w:rsid w:val="0015095B"/>
    <w:rsid w:val="00155A54"/>
    <w:rsid w:val="00157612"/>
    <w:rsid w:val="00161410"/>
    <w:rsid w:val="00171020"/>
    <w:rsid w:val="00174ABC"/>
    <w:rsid w:val="00174C37"/>
    <w:rsid w:val="001850B4"/>
    <w:rsid w:val="0018582B"/>
    <w:rsid w:val="00193B69"/>
    <w:rsid w:val="00197D40"/>
    <w:rsid w:val="001A0F38"/>
    <w:rsid w:val="001A3D2B"/>
    <w:rsid w:val="001A4B4E"/>
    <w:rsid w:val="001A5B32"/>
    <w:rsid w:val="001B156C"/>
    <w:rsid w:val="001C0316"/>
    <w:rsid w:val="001C12E9"/>
    <w:rsid w:val="001C1830"/>
    <w:rsid w:val="001C3136"/>
    <w:rsid w:val="001C59E6"/>
    <w:rsid w:val="001D5841"/>
    <w:rsid w:val="001E090B"/>
    <w:rsid w:val="001E3B67"/>
    <w:rsid w:val="001F6BA4"/>
    <w:rsid w:val="002017B3"/>
    <w:rsid w:val="00211A45"/>
    <w:rsid w:val="00212A52"/>
    <w:rsid w:val="0021368A"/>
    <w:rsid w:val="00214072"/>
    <w:rsid w:val="00216EFF"/>
    <w:rsid w:val="00220896"/>
    <w:rsid w:val="002240B6"/>
    <w:rsid w:val="00230BD0"/>
    <w:rsid w:val="002313CE"/>
    <w:rsid w:val="00236270"/>
    <w:rsid w:val="00240044"/>
    <w:rsid w:val="002406DC"/>
    <w:rsid w:val="00241A8B"/>
    <w:rsid w:val="00247797"/>
    <w:rsid w:val="00250077"/>
    <w:rsid w:val="00250B20"/>
    <w:rsid w:val="00255967"/>
    <w:rsid w:val="00255B89"/>
    <w:rsid w:val="00256EF2"/>
    <w:rsid w:val="002576D2"/>
    <w:rsid w:val="002678B3"/>
    <w:rsid w:val="00271341"/>
    <w:rsid w:val="00271444"/>
    <w:rsid w:val="00273803"/>
    <w:rsid w:val="00284BED"/>
    <w:rsid w:val="00286690"/>
    <w:rsid w:val="00290BE3"/>
    <w:rsid w:val="0029112B"/>
    <w:rsid w:val="00291D7C"/>
    <w:rsid w:val="002926B9"/>
    <w:rsid w:val="00293C4B"/>
    <w:rsid w:val="002A2151"/>
    <w:rsid w:val="002A417A"/>
    <w:rsid w:val="002A725D"/>
    <w:rsid w:val="002A752A"/>
    <w:rsid w:val="002D1AF3"/>
    <w:rsid w:val="002D3679"/>
    <w:rsid w:val="002D45D6"/>
    <w:rsid w:val="002E051E"/>
    <w:rsid w:val="002E5215"/>
    <w:rsid w:val="002E6470"/>
    <w:rsid w:val="002E7A10"/>
    <w:rsid w:val="002E7D93"/>
    <w:rsid w:val="002F3FD0"/>
    <w:rsid w:val="00300F8C"/>
    <w:rsid w:val="0031059E"/>
    <w:rsid w:val="00310C9C"/>
    <w:rsid w:val="00322DB6"/>
    <w:rsid w:val="00324F57"/>
    <w:rsid w:val="0032751B"/>
    <w:rsid w:val="00331039"/>
    <w:rsid w:val="00336714"/>
    <w:rsid w:val="00337DFB"/>
    <w:rsid w:val="00347E19"/>
    <w:rsid w:val="00361831"/>
    <w:rsid w:val="003630A5"/>
    <w:rsid w:val="00363FA7"/>
    <w:rsid w:val="00370E09"/>
    <w:rsid w:val="00374ADA"/>
    <w:rsid w:val="0037620D"/>
    <w:rsid w:val="0037648D"/>
    <w:rsid w:val="00377421"/>
    <w:rsid w:val="00383FE4"/>
    <w:rsid w:val="00384C4C"/>
    <w:rsid w:val="00387325"/>
    <w:rsid w:val="003878BF"/>
    <w:rsid w:val="003A71C9"/>
    <w:rsid w:val="003B4547"/>
    <w:rsid w:val="003C18B0"/>
    <w:rsid w:val="003D0624"/>
    <w:rsid w:val="003D1922"/>
    <w:rsid w:val="003E0062"/>
    <w:rsid w:val="003F4A60"/>
    <w:rsid w:val="003F5055"/>
    <w:rsid w:val="003F5EE4"/>
    <w:rsid w:val="003F66A9"/>
    <w:rsid w:val="003F7CA6"/>
    <w:rsid w:val="00400433"/>
    <w:rsid w:val="004055A0"/>
    <w:rsid w:val="00406311"/>
    <w:rsid w:val="004067CA"/>
    <w:rsid w:val="00407078"/>
    <w:rsid w:val="00410C3C"/>
    <w:rsid w:val="00410E49"/>
    <w:rsid w:val="00411202"/>
    <w:rsid w:val="00425A8F"/>
    <w:rsid w:val="00431446"/>
    <w:rsid w:val="00442D6F"/>
    <w:rsid w:val="0044422B"/>
    <w:rsid w:val="00450161"/>
    <w:rsid w:val="00452AAA"/>
    <w:rsid w:val="0045377E"/>
    <w:rsid w:val="00453FB3"/>
    <w:rsid w:val="00466196"/>
    <w:rsid w:val="0046620B"/>
    <w:rsid w:val="00470D9F"/>
    <w:rsid w:val="004756C1"/>
    <w:rsid w:val="00491E30"/>
    <w:rsid w:val="004943D8"/>
    <w:rsid w:val="004964EC"/>
    <w:rsid w:val="004A2320"/>
    <w:rsid w:val="004A6C25"/>
    <w:rsid w:val="004A7DF3"/>
    <w:rsid w:val="004B08FD"/>
    <w:rsid w:val="004B5518"/>
    <w:rsid w:val="004B7C0B"/>
    <w:rsid w:val="004C2006"/>
    <w:rsid w:val="004C44BE"/>
    <w:rsid w:val="004C5679"/>
    <w:rsid w:val="004E3867"/>
    <w:rsid w:val="004E550E"/>
    <w:rsid w:val="004E6DDA"/>
    <w:rsid w:val="004F1C25"/>
    <w:rsid w:val="004F6B73"/>
    <w:rsid w:val="00504DBD"/>
    <w:rsid w:val="00507DCF"/>
    <w:rsid w:val="0052536B"/>
    <w:rsid w:val="00535662"/>
    <w:rsid w:val="00537C76"/>
    <w:rsid w:val="00542FA4"/>
    <w:rsid w:val="00545029"/>
    <w:rsid w:val="00546671"/>
    <w:rsid w:val="00546BD6"/>
    <w:rsid w:val="0055422A"/>
    <w:rsid w:val="0055690A"/>
    <w:rsid w:val="00561238"/>
    <w:rsid w:val="005615AA"/>
    <w:rsid w:val="00562BA1"/>
    <w:rsid w:val="00582AEF"/>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118BD"/>
    <w:rsid w:val="00611EEA"/>
    <w:rsid w:val="00611EFF"/>
    <w:rsid w:val="006175E7"/>
    <w:rsid w:val="00622334"/>
    <w:rsid w:val="006225D5"/>
    <w:rsid w:val="00627715"/>
    <w:rsid w:val="00632BDC"/>
    <w:rsid w:val="0064690C"/>
    <w:rsid w:val="00646FAB"/>
    <w:rsid w:val="006474E8"/>
    <w:rsid w:val="00651556"/>
    <w:rsid w:val="00653CDB"/>
    <w:rsid w:val="00657BF6"/>
    <w:rsid w:val="00660263"/>
    <w:rsid w:val="00661BEA"/>
    <w:rsid w:val="00662A07"/>
    <w:rsid w:val="00664236"/>
    <w:rsid w:val="006643E8"/>
    <w:rsid w:val="00664B85"/>
    <w:rsid w:val="006750BE"/>
    <w:rsid w:val="00683275"/>
    <w:rsid w:val="00683295"/>
    <w:rsid w:val="00683D36"/>
    <w:rsid w:val="006924BE"/>
    <w:rsid w:val="00697FA6"/>
    <w:rsid w:val="006A39AA"/>
    <w:rsid w:val="006A4672"/>
    <w:rsid w:val="006A6A9A"/>
    <w:rsid w:val="006B26E4"/>
    <w:rsid w:val="006B2FE3"/>
    <w:rsid w:val="006C0380"/>
    <w:rsid w:val="006C2DB7"/>
    <w:rsid w:val="006D23BA"/>
    <w:rsid w:val="006D2F2A"/>
    <w:rsid w:val="006D47B1"/>
    <w:rsid w:val="006E2B73"/>
    <w:rsid w:val="006E3F3C"/>
    <w:rsid w:val="006E3F74"/>
    <w:rsid w:val="006E555D"/>
    <w:rsid w:val="006F1D6D"/>
    <w:rsid w:val="006F220D"/>
    <w:rsid w:val="006F40A9"/>
    <w:rsid w:val="006F6882"/>
    <w:rsid w:val="00710748"/>
    <w:rsid w:val="0072055D"/>
    <w:rsid w:val="00724648"/>
    <w:rsid w:val="00724CF7"/>
    <w:rsid w:val="007310D5"/>
    <w:rsid w:val="007378B1"/>
    <w:rsid w:val="007404D7"/>
    <w:rsid w:val="00755232"/>
    <w:rsid w:val="00771BE4"/>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4EB"/>
    <w:rsid w:val="008015D8"/>
    <w:rsid w:val="00802B6F"/>
    <w:rsid w:val="008063DF"/>
    <w:rsid w:val="00810031"/>
    <w:rsid w:val="008156DE"/>
    <w:rsid w:val="00815782"/>
    <w:rsid w:val="00823FD2"/>
    <w:rsid w:val="00832968"/>
    <w:rsid w:val="00834608"/>
    <w:rsid w:val="00837C09"/>
    <w:rsid w:val="00840033"/>
    <w:rsid w:val="00850998"/>
    <w:rsid w:val="00851196"/>
    <w:rsid w:val="0085131E"/>
    <w:rsid w:val="00855253"/>
    <w:rsid w:val="00862591"/>
    <w:rsid w:val="0086767A"/>
    <w:rsid w:val="00867FB4"/>
    <w:rsid w:val="00870283"/>
    <w:rsid w:val="00870393"/>
    <w:rsid w:val="008727C5"/>
    <w:rsid w:val="00872D2C"/>
    <w:rsid w:val="0087414E"/>
    <w:rsid w:val="00885276"/>
    <w:rsid w:val="008910F9"/>
    <w:rsid w:val="008979DE"/>
    <w:rsid w:val="008A0C97"/>
    <w:rsid w:val="008B7B69"/>
    <w:rsid w:val="008C0DB6"/>
    <w:rsid w:val="008D00EC"/>
    <w:rsid w:val="008D2795"/>
    <w:rsid w:val="008E1627"/>
    <w:rsid w:val="008E256C"/>
    <w:rsid w:val="008E3936"/>
    <w:rsid w:val="008F0B18"/>
    <w:rsid w:val="008F41B7"/>
    <w:rsid w:val="008F5BF2"/>
    <w:rsid w:val="0090260E"/>
    <w:rsid w:val="00902694"/>
    <w:rsid w:val="00906244"/>
    <w:rsid w:val="00920CF5"/>
    <w:rsid w:val="00924FA2"/>
    <w:rsid w:val="0093355B"/>
    <w:rsid w:val="00940F61"/>
    <w:rsid w:val="009421D6"/>
    <w:rsid w:val="009464B2"/>
    <w:rsid w:val="00946911"/>
    <w:rsid w:val="00956D08"/>
    <w:rsid w:val="0096101E"/>
    <w:rsid w:val="00965BFE"/>
    <w:rsid w:val="00970C32"/>
    <w:rsid w:val="00971908"/>
    <w:rsid w:val="009736BF"/>
    <w:rsid w:val="00973B9C"/>
    <w:rsid w:val="00986574"/>
    <w:rsid w:val="00987D64"/>
    <w:rsid w:val="00991FC4"/>
    <w:rsid w:val="0099264F"/>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20858"/>
    <w:rsid w:val="00A3048A"/>
    <w:rsid w:val="00A37DDC"/>
    <w:rsid w:val="00A45FF6"/>
    <w:rsid w:val="00A4625F"/>
    <w:rsid w:val="00A5012F"/>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0081"/>
    <w:rsid w:val="00AD5979"/>
    <w:rsid w:val="00AD71D5"/>
    <w:rsid w:val="00AE065C"/>
    <w:rsid w:val="00AE1C5C"/>
    <w:rsid w:val="00AE2507"/>
    <w:rsid w:val="00AF5690"/>
    <w:rsid w:val="00AF7E62"/>
    <w:rsid w:val="00B05B6B"/>
    <w:rsid w:val="00B15303"/>
    <w:rsid w:val="00B16DE1"/>
    <w:rsid w:val="00B22D3D"/>
    <w:rsid w:val="00B2741F"/>
    <w:rsid w:val="00B318D1"/>
    <w:rsid w:val="00B32F17"/>
    <w:rsid w:val="00B33B60"/>
    <w:rsid w:val="00B444A4"/>
    <w:rsid w:val="00B445D9"/>
    <w:rsid w:val="00B45760"/>
    <w:rsid w:val="00B459D0"/>
    <w:rsid w:val="00B46681"/>
    <w:rsid w:val="00B478D9"/>
    <w:rsid w:val="00B5353A"/>
    <w:rsid w:val="00B54353"/>
    <w:rsid w:val="00B54F1A"/>
    <w:rsid w:val="00B62301"/>
    <w:rsid w:val="00B76BE7"/>
    <w:rsid w:val="00B82930"/>
    <w:rsid w:val="00B82FC8"/>
    <w:rsid w:val="00B9366E"/>
    <w:rsid w:val="00B941CD"/>
    <w:rsid w:val="00B943C3"/>
    <w:rsid w:val="00BA0B04"/>
    <w:rsid w:val="00BA79A1"/>
    <w:rsid w:val="00BA7FA4"/>
    <w:rsid w:val="00BB41F4"/>
    <w:rsid w:val="00BB5A2F"/>
    <w:rsid w:val="00BC3EE4"/>
    <w:rsid w:val="00BC41C8"/>
    <w:rsid w:val="00BC623C"/>
    <w:rsid w:val="00BC7EDC"/>
    <w:rsid w:val="00BD2F78"/>
    <w:rsid w:val="00BD5E38"/>
    <w:rsid w:val="00BD78C4"/>
    <w:rsid w:val="00BE7431"/>
    <w:rsid w:val="00BF0756"/>
    <w:rsid w:val="00BF0871"/>
    <w:rsid w:val="00BF29B1"/>
    <w:rsid w:val="00BF4E45"/>
    <w:rsid w:val="00BF55B4"/>
    <w:rsid w:val="00C03A3D"/>
    <w:rsid w:val="00C0497F"/>
    <w:rsid w:val="00C113FC"/>
    <w:rsid w:val="00C16C67"/>
    <w:rsid w:val="00C2369D"/>
    <w:rsid w:val="00C23AA0"/>
    <w:rsid w:val="00C308E3"/>
    <w:rsid w:val="00C32E69"/>
    <w:rsid w:val="00C34749"/>
    <w:rsid w:val="00C35EF2"/>
    <w:rsid w:val="00C3667F"/>
    <w:rsid w:val="00C369C3"/>
    <w:rsid w:val="00C36ECB"/>
    <w:rsid w:val="00C403AF"/>
    <w:rsid w:val="00C435AF"/>
    <w:rsid w:val="00C43C7D"/>
    <w:rsid w:val="00C43FA8"/>
    <w:rsid w:val="00C457E0"/>
    <w:rsid w:val="00C50B2D"/>
    <w:rsid w:val="00C52899"/>
    <w:rsid w:val="00C54472"/>
    <w:rsid w:val="00C5500A"/>
    <w:rsid w:val="00C5726B"/>
    <w:rsid w:val="00C629E9"/>
    <w:rsid w:val="00C657AB"/>
    <w:rsid w:val="00C7167C"/>
    <w:rsid w:val="00C7618B"/>
    <w:rsid w:val="00C827BF"/>
    <w:rsid w:val="00C83EC1"/>
    <w:rsid w:val="00C92A2F"/>
    <w:rsid w:val="00C92C97"/>
    <w:rsid w:val="00C93DB7"/>
    <w:rsid w:val="00C95DE7"/>
    <w:rsid w:val="00CA447D"/>
    <w:rsid w:val="00CA6CBF"/>
    <w:rsid w:val="00CA7793"/>
    <w:rsid w:val="00CB047D"/>
    <w:rsid w:val="00CB2373"/>
    <w:rsid w:val="00CB5BCC"/>
    <w:rsid w:val="00CC3FE0"/>
    <w:rsid w:val="00CC52E7"/>
    <w:rsid w:val="00CC5F61"/>
    <w:rsid w:val="00CC75FF"/>
    <w:rsid w:val="00CD1ACC"/>
    <w:rsid w:val="00CD2A88"/>
    <w:rsid w:val="00CD5760"/>
    <w:rsid w:val="00CD5D60"/>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C2DB5"/>
    <w:rsid w:val="00DC3BAF"/>
    <w:rsid w:val="00DD1A6C"/>
    <w:rsid w:val="00DD2937"/>
    <w:rsid w:val="00DD5FA4"/>
    <w:rsid w:val="00DE0212"/>
    <w:rsid w:val="00DE3F53"/>
    <w:rsid w:val="00DE585C"/>
    <w:rsid w:val="00DE7567"/>
    <w:rsid w:val="00DF3365"/>
    <w:rsid w:val="00DF7BAB"/>
    <w:rsid w:val="00E03A0D"/>
    <w:rsid w:val="00E07039"/>
    <w:rsid w:val="00E12BD8"/>
    <w:rsid w:val="00E13B30"/>
    <w:rsid w:val="00E17401"/>
    <w:rsid w:val="00E179D6"/>
    <w:rsid w:val="00E2354C"/>
    <w:rsid w:val="00E23E0C"/>
    <w:rsid w:val="00E27657"/>
    <w:rsid w:val="00E31E36"/>
    <w:rsid w:val="00E331B3"/>
    <w:rsid w:val="00E34971"/>
    <w:rsid w:val="00E37DC5"/>
    <w:rsid w:val="00E522EE"/>
    <w:rsid w:val="00E66333"/>
    <w:rsid w:val="00E70084"/>
    <w:rsid w:val="00E74712"/>
    <w:rsid w:val="00E76470"/>
    <w:rsid w:val="00E8202D"/>
    <w:rsid w:val="00E829F7"/>
    <w:rsid w:val="00E83949"/>
    <w:rsid w:val="00E83D52"/>
    <w:rsid w:val="00EA0A01"/>
    <w:rsid w:val="00EA1B22"/>
    <w:rsid w:val="00EB558B"/>
    <w:rsid w:val="00EB5ECC"/>
    <w:rsid w:val="00EC382A"/>
    <w:rsid w:val="00EC6B7A"/>
    <w:rsid w:val="00EE4777"/>
    <w:rsid w:val="00EE6E30"/>
    <w:rsid w:val="00EF2C39"/>
    <w:rsid w:val="00EF6197"/>
    <w:rsid w:val="00EF6A24"/>
    <w:rsid w:val="00EF74C3"/>
    <w:rsid w:val="00F01AA9"/>
    <w:rsid w:val="00F03CAD"/>
    <w:rsid w:val="00F1315D"/>
    <w:rsid w:val="00F14E1F"/>
    <w:rsid w:val="00F16E0B"/>
    <w:rsid w:val="00F21487"/>
    <w:rsid w:val="00F25EB4"/>
    <w:rsid w:val="00F43B9D"/>
    <w:rsid w:val="00F44D34"/>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3170"/>
    <w:rsid w:val="00FB151F"/>
    <w:rsid w:val="00FB74E7"/>
    <w:rsid w:val="00FB7B32"/>
    <w:rsid w:val="00FC3ED8"/>
    <w:rsid w:val="00FC5789"/>
    <w:rsid w:val="00FD2F49"/>
    <w:rsid w:val="00FD63E0"/>
    <w:rsid w:val="00FD6FC3"/>
    <w:rsid w:val="00FD764C"/>
    <w:rsid w:val="00FE4C68"/>
    <w:rsid w:val="00FE5097"/>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8136</Words>
  <Characters>103377</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2</cp:revision>
  <cp:lastPrinted>2020-03-06T03:53:00Z</cp:lastPrinted>
  <dcterms:created xsi:type="dcterms:W3CDTF">2021-03-25T12:41:00Z</dcterms:created>
  <dcterms:modified xsi:type="dcterms:W3CDTF">2021-03-25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WU4gc2x"/&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